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5A63AFA3" w14:textId="7403A40B" w:rsidR="0063781F" w:rsidRPr="0063781F" w:rsidRDefault="0063781F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able </w:t>
      </w:r>
      <w:proofErr w:type="gramStart"/>
      <w:r>
        <w:rPr>
          <w:rFonts w:ascii="Times New Roman" w:hAnsi="Times New Roman" w:cs="Times New Roman"/>
          <w:sz w:val="24"/>
          <w:szCs w:val="24"/>
        </w:rPr>
        <w:t>1  Distributions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used for bootstrapping functional responses. Distributions are similar to those used by Koehn et </w:t>
      </w:r>
      <w:r>
        <w:rPr>
          <w:rFonts w:ascii="Times New Roman" w:hAnsi="Times New Roman" w:cs="Times New Roman"/>
          <w:i/>
          <w:sz w:val="24"/>
          <w:szCs w:val="24"/>
        </w:rPr>
        <w:t>al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wwPjbxaL","properties":{"formattedCitation":"(2017)","plainCitation":"(2017)","noteIndex":0},"citationItems":[{"id":1699,"uris":["http://zotero.org/users/783258/items/E8CVRNNG"],"uri":["http://zotero.org/users/783258/items/E8CVRNNG"],"itemData":{"id":1699,"type":"article-journal","title":"Trade-offs between forage fish fisheries and their predators in the California Current","container-title":"ICES Journal of Marine Science","page":"2448-2458","volume":"74","issue":"9","source":"academic-oup-com.proxy.libraries.rutgers.edu","abstract":"Abstract.  Forage fish generate economic benefits through directed fisheries, but also generate benefits through their role as prey to other valued species (lar","DOI":"10.1093/icesjms/fsx072","ISSN":"1054-3139","journalAbbreviation":"ICES J Mar Sci","language":"en","author":[{"family":"Koehn","given":"Laura E."},{"family":"Essington","given":"Timothy E."},{"family":"Marshall","given":"Kristin N."},{"family":"Sydeman","given":"William J."},{"family":"Szoboszlai","given":"Amber I."},{"family":"Thayer","given":"Julie A."}],"issued":{"date-parts":[["2017",12,1]]}},"suppress-author":true}],"schema":"https://github.com/citation-style-language/schema/raw/master/csl-citation.json"}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63781F">
        <w:rPr>
          <w:rFonts w:ascii="Times New Roman" w:hAnsi="Times New Roman" w:cs="Times New Roman"/>
          <w:sz w:val="24"/>
        </w:rPr>
        <w:t>(2017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076"/>
        <w:gridCol w:w="3117"/>
        <w:gridCol w:w="1497"/>
      </w:tblGrid>
      <w:tr w:rsidR="0063781F" w14:paraId="40E68646" w14:textId="77777777" w:rsidTr="00285595">
        <w:tc>
          <w:tcPr>
            <w:tcW w:w="2076" w:type="dxa"/>
          </w:tcPr>
          <w:p w14:paraId="3F9D0961" w14:textId="6AB4282F" w:rsidR="0063781F" w:rsidRDefault="0063781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arameter symbol</w:t>
            </w:r>
          </w:p>
        </w:tc>
        <w:tc>
          <w:tcPr>
            <w:tcW w:w="3117" w:type="dxa"/>
          </w:tcPr>
          <w:p w14:paraId="100B8FCD" w14:textId="1A93B951" w:rsidR="0063781F" w:rsidRDefault="0063781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Description</w:t>
            </w:r>
          </w:p>
        </w:tc>
        <w:tc>
          <w:tcPr>
            <w:tcW w:w="1497" w:type="dxa"/>
          </w:tcPr>
          <w:p w14:paraId="26986EFC" w14:textId="10378870" w:rsidR="0063781F" w:rsidRDefault="0063781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Distribution</w:t>
            </w:r>
          </w:p>
        </w:tc>
      </w:tr>
      <w:tr w:rsidR="0063781F" w14:paraId="1B41A10D" w14:textId="77777777" w:rsidTr="00285595">
        <w:tc>
          <w:tcPr>
            <w:tcW w:w="2076" w:type="dxa"/>
          </w:tcPr>
          <w:p w14:paraId="1F2147DE" w14:textId="6A8C1B62" w:rsidR="0063781F" w:rsidRDefault="0063781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γ</w:t>
            </w:r>
            <w:r>
              <w:rPr>
                <w:rFonts w:ascii="Times New Roman" w:hAnsi="Times New Roman" w:cs="Times New Roman"/>
                <w:i/>
                <w:sz w:val="24"/>
                <w:szCs w:val="24"/>
                <w:vertAlign w:val="subscript"/>
              </w:rPr>
              <w:t>i</w:t>
            </w:r>
          </w:p>
        </w:tc>
        <w:tc>
          <w:tcPr>
            <w:tcW w:w="3117" w:type="dxa"/>
          </w:tcPr>
          <w:p w14:paraId="66BA0544" w14:textId="112A83F4" w:rsidR="0063781F" w:rsidRPr="0063781F" w:rsidRDefault="0063781F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Other mortality density-dependence for group </w:t>
            </w:r>
            <w:proofErr w:type="spellStart"/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i</w:t>
            </w:r>
            <w:proofErr w:type="spellEnd"/>
          </w:p>
        </w:tc>
        <w:tc>
          <w:tcPr>
            <w:tcW w:w="1497" w:type="dxa"/>
          </w:tcPr>
          <w:p w14:paraId="0968F9BE" w14:textId="37056320" w:rsidR="0063781F" w:rsidRDefault="0063781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eta(3, 12)</w:t>
            </w:r>
          </w:p>
        </w:tc>
      </w:tr>
      <w:tr w:rsidR="0063781F" w14:paraId="2D5781E3" w14:textId="77777777" w:rsidTr="00285595">
        <w:tc>
          <w:tcPr>
            <w:tcW w:w="2076" w:type="dxa"/>
          </w:tcPr>
          <w:p w14:paraId="4DC67EC1" w14:textId="62F87A01" w:rsidR="0063781F" w:rsidRDefault="0063781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047859">
              <w:rPr>
                <w:rFonts w:ascii="Times New Roman" w:hAnsi="Times New Roman" w:cs="Times New Roman"/>
                <w:i/>
                <w:sz w:val="24"/>
                <w:szCs w:val="24"/>
              </w:rPr>
              <w:t>θ</w:t>
            </w:r>
            <w:r>
              <w:rPr>
                <w:rFonts w:ascii="Times New Roman" w:hAnsi="Times New Roman" w:cs="Times New Roman"/>
                <w:i/>
                <w:sz w:val="24"/>
                <w:szCs w:val="24"/>
                <w:vertAlign w:val="subscript"/>
              </w:rPr>
              <w:t>ij</w:t>
            </w:r>
            <w:proofErr w:type="spellEnd"/>
          </w:p>
        </w:tc>
        <w:tc>
          <w:tcPr>
            <w:tcW w:w="3117" w:type="dxa"/>
          </w:tcPr>
          <w:p w14:paraId="3FCC3DF3" w14:textId="5982A6CE" w:rsidR="0063781F" w:rsidRPr="0063781F" w:rsidRDefault="0063781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Prey dependence of predator </w:t>
            </w: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j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prey </w:t>
            </w:r>
            <w:proofErr w:type="spellStart"/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i</w:t>
            </w:r>
            <w:proofErr w:type="spellEnd"/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functional response</w:t>
            </w:r>
          </w:p>
        </w:tc>
        <w:tc>
          <w:tcPr>
            <w:tcW w:w="1497" w:type="dxa"/>
          </w:tcPr>
          <w:p w14:paraId="19715F08" w14:textId="3B8A12BD" w:rsidR="0063781F" w:rsidRDefault="0063781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eta(12,3)</w:t>
            </w:r>
          </w:p>
        </w:tc>
      </w:tr>
      <w:tr w:rsidR="0063781F" w14:paraId="2D774CD2" w14:textId="77777777" w:rsidTr="00285595">
        <w:tc>
          <w:tcPr>
            <w:tcW w:w="2076" w:type="dxa"/>
          </w:tcPr>
          <w:p w14:paraId="4D71BF2C" w14:textId="274B5CCC" w:rsidR="0063781F" w:rsidRDefault="0063781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ε</w:t>
            </w:r>
            <w:r>
              <w:rPr>
                <w:rFonts w:ascii="Times New Roman" w:hAnsi="Times New Roman" w:cs="Times New Roman"/>
                <w:i/>
                <w:sz w:val="24"/>
                <w:szCs w:val="24"/>
                <w:vertAlign w:val="subscript"/>
              </w:rPr>
              <w:t>ij</w:t>
            </w:r>
            <w:proofErr w:type="spellEnd"/>
          </w:p>
        </w:tc>
        <w:tc>
          <w:tcPr>
            <w:tcW w:w="3117" w:type="dxa"/>
          </w:tcPr>
          <w:p w14:paraId="111E9BFD" w14:textId="63F16CB6" w:rsidR="0063781F" w:rsidRPr="0063781F" w:rsidRDefault="0063781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Predator dependence of predator </w:t>
            </w: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j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prey </w:t>
            </w:r>
            <w:proofErr w:type="spellStart"/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i</w:t>
            </w:r>
            <w:proofErr w:type="spellEnd"/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functional response</w:t>
            </w:r>
          </w:p>
        </w:tc>
        <w:tc>
          <w:tcPr>
            <w:tcW w:w="1497" w:type="dxa"/>
          </w:tcPr>
          <w:p w14:paraId="5E52E711" w14:textId="5C1F0BD2" w:rsidR="0063781F" w:rsidRDefault="0063781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eta(2,2)</w:t>
            </w:r>
          </w:p>
        </w:tc>
      </w:tr>
    </w:tbl>
    <w:p w14:paraId="6855A92C" w14:textId="3947E06A" w:rsidR="0063781F" w:rsidRDefault="0063781F">
      <w:pPr>
        <w:rPr>
          <w:rFonts w:ascii="Times New Roman" w:hAnsi="Times New Roman" w:cs="Times New Roman"/>
          <w:sz w:val="24"/>
          <w:szCs w:val="24"/>
        </w:rPr>
      </w:pPr>
    </w:p>
    <w:p w14:paraId="25FC2A53" w14:textId="77777777" w:rsidR="0063781F" w:rsidRDefault="0063781F">
      <w:pPr>
        <w:rPr>
          <w:rFonts w:ascii="Times New Roman" w:hAnsi="Times New Roman" w:cs="Times New Roman"/>
          <w:sz w:val="24"/>
          <w:szCs w:val="24"/>
        </w:rPr>
      </w:pPr>
    </w:p>
    <w:p w14:paraId="05C96614" w14:textId="3D55F747" w:rsidR="00D43F65" w:rsidRPr="0063781F" w:rsidRDefault="0063781F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able 2</w:t>
      </w:r>
      <w:r w:rsidR="00D43F65" w:rsidRPr="0063781F"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 w:rsidR="00D43F65" w:rsidRPr="0063781F">
        <w:rPr>
          <w:rFonts w:ascii="Times New Roman" w:hAnsi="Times New Roman" w:cs="Times New Roman"/>
          <w:sz w:val="24"/>
          <w:szCs w:val="24"/>
        </w:rPr>
        <w:t>Ecopath</w:t>
      </w:r>
      <w:proofErr w:type="spellEnd"/>
      <w:r w:rsidR="00D43F65" w:rsidRPr="0063781F">
        <w:rPr>
          <w:rFonts w:ascii="Times New Roman" w:hAnsi="Times New Roman" w:cs="Times New Roman"/>
          <w:sz w:val="24"/>
          <w:szCs w:val="24"/>
        </w:rPr>
        <w:t xml:space="preserve"> model </w:t>
      </w:r>
      <w:commentRangeStart w:id="0"/>
      <w:r w:rsidR="00D43F65" w:rsidRPr="0063781F">
        <w:rPr>
          <w:rFonts w:ascii="Times New Roman" w:hAnsi="Times New Roman" w:cs="Times New Roman"/>
          <w:sz w:val="24"/>
          <w:szCs w:val="24"/>
        </w:rPr>
        <w:t>summary</w:t>
      </w:r>
      <w:commentRangeEnd w:id="0"/>
      <w:r w:rsidR="00D43F65" w:rsidRPr="0063781F">
        <w:rPr>
          <w:rStyle w:val="CommentReference"/>
          <w:rFonts w:ascii="Times New Roman" w:hAnsi="Times New Roman" w:cs="Times New Roman"/>
          <w:sz w:val="24"/>
          <w:szCs w:val="24"/>
        </w:rPr>
        <w:commentReference w:id="0"/>
      </w:r>
      <w:r w:rsidR="00D43F65" w:rsidRPr="0063781F">
        <w:rPr>
          <w:rFonts w:ascii="Times New Roman" w:hAnsi="Times New Roman" w:cs="Times New Roman"/>
          <w:sz w:val="24"/>
          <w:szCs w:val="24"/>
        </w:rPr>
        <w:t xml:space="preserve">. TL is trophic level, PB production to biomass ratio, QB consumption to biomass ratio, EE </w:t>
      </w:r>
      <w:proofErr w:type="spellStart"/>
      <w:r w:rsidR="00D43F65" w:rsidRPr="0063781F">
        <w:rPr>
          <w:rFonts w:ascii="Times New Roman" w:hAnsi="Times New Roman" w:cs="Times New Roman"/>
          <w:sz w:val="24"/>
          <w:szCs w:val="24"/>
        </w:rPr>
        <w:t>ecotrophic</w:t>
      </w:r>
      <w:proofErr w:type="spellEnd"/>
      <w:r w:rsidR="00D43F65" w:rsidRPr="0063781F">
        <w:rPr>
          <w:rFonts w:ascii="Times New Roman" w:hAnsi="Times New Roman" w:cs="Times New Roman"/>
          <w:sz w:val="24"/>
          <w:szCs w:val="24"/>
        </w:rPr>
        <w:t xml:space="preserve"> efficiency, GE gross efficiency (PB/QB). </w:t>
      </w:r>
    </w:p>
    <w:tbl>
      <w:tblPr>
        <w:tblW w:w="9245" w:type="dxa"/>
        <w:tblLook w:val="04A0" w:firstRow="1" w:lastRow="0" w:firstColumn="1" w:lastColumn="0" w:noHBand="0" w:noVBand="1"/>
      </w:tblPr>
      <w:tblGrid>
        <w:gridCol w:w="2052"/>
        <w:gridCol w:w="960"/>
        <w:gridCol w:w="1114"/>
        <w:gridCol w:w="960"/>
        <w:gridCol w:w="960"/>
        <w:gridCol w:w="1180"/>
        <w:gridCol w:w="941"/>
        <w:gridCol w:w="1078"/>
      </w:tblGrid>
      <w:tr w:rsidR="007227C1" w:rsidRPr="007227C1" w14:paraId="764C02ED" w14:textId="77777777" w:rsidTr="001C4E67">
        <w:trPr>
          <w:trHeight w:val="290"/>
        </w:trPr>
        <w:tc>
          <w:tcPr>
            <w:tcW w:w="205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0971847" w14:textId="77777777" w:rsidR="007227C1" w:rsidRPr="007227C1" w:rsidRDefault="007227C1" w:rsidP="007227C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Group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F8B3C3A" w14:textId="77777777" w:rsidR="007227C1" w:rsidRPr="007227C1" w:rsidRDefault="007227C1" w:rsidP="007227C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TL</w:t>
            </w:r>
          </w:p>
        </w:tc>
        <w:tc>
          <w:tcPr>
            <w:tcW w:w="111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B924E25" w14:textId="77777777" w:rsidR="007227C1" w:rsidRPr="007227C1" w:rsidRDefault="007227C1" w:rsidP="007227C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Biomass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6CCA972" w14:textId="77777777" w:rsidR="007227C1" w:rsidRPr="007227C1" w:rsidRDefault="007227C1" w:rsidP="007227C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PB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48D699C" w14:textId="77777777" w:rsidR="007227C1" w:rsidRPr="007227C1" w:rsidRDefault="007227C1" w:rsidP="007227C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QB</w:t>
            </w:r>
          </w:p>
        </w:tc>
        <w:tc>
          <w:tcPr>
            <w:tcW w:w="11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0194E6D" w14:textId="77777777" w:rsidR="007227C1" w:rsidRPr="007227C1" w:rsidRDefault="007227C1" w:rsidP="007227C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EE</w:t>
            </w:r>
          </w:p>
        </w:tc>
        <w:tc>
          <w:tcPr>
            <w:tcW w:w="94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5E293BF" w14:textId="77777777" w:rsidR="007227C1" w:rsidRPr="007227C1" w:rsidRDefault="007227C1" w:rsidP="007227C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GE</w:t>
            </w:r>
          </w:p>
        </w:tc>
        <w:tc>
          <w:tcPr>
            <w:tcW w:w="107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04AF2A9" w14:textId="77777777" w:rsidR="007227C1" w:rsidRPr="007227C1" w:rsidRDefault="007227C1" w:rsidP="007227C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Removals</w:t>
            </w:r>
          </w:p>
        </w:tc>
      </w:tr>
      <w:tr w:rsidR="007227C1" w:rsidRPr="007227C1" w14:paraId="3D07850F" w14:textId="77777777" w:rsidTr="001C4E67">
        <w:trPr>
          <w:trHeight w:val="290"/>
        </w:trPr>
        <w:tc>
          <w:tcPr>
            <w:tcW w:w="205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192D84" w14:textId="45A68FB1" w:rsidR="007227C1" w:rsidRPr="007227C1" w:rsidRDefault="007227C1" w:rsidP="007227C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proofErr w:type="spellStart"/>
            <w:r w:rsidRPr="007227C1">
              <w:rPr>
                <w:rFonts w:ascii="Calibri" w:eastAsia="Times New Roman" w:hAnsi="Calibri" w:cs="Calibri"/>
                <w:color w:val="000000"/>
              </w:rPr>
              <w:t>Juv</w:t>
            </w:r>
            <w:proofErr w:type="spellEnd"/>
            <w:r w:rsidRPr="007227C1">
              <w:rPr>
                <w:rFonts w:ascii="Calibri" w:eastAsia="Times New Roman" w:hAnsi="Calibri" w:cs="Calibri"/>
                <w:color w:val="000000"/>
              </w:rPr>
              <w:t xml:space="preserve"> Shark</w:t>
            </w:r>
            <w:r>
              <w:rPr>
                <w:rFonts w:ascii="Calibri" w:eastAsia="Times New Roman" w:hAnsi="Calibri" w:cs="Calibri"/>
                <w:color w:val="000000"/>
                <w:vertAlign w:val="superscript"/>
              </w:rPr>
              <w:t>+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F3FEB1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3.49</w:t>
            </w:r>
          </w:p>
        </w:tc>
        <w:tc>
          <w:tcPr>
            <w:tcW w:w="111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7E88B2" w14:textId="3B73E612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0844</w:t>
            </w:r>
            <w:r>
              <w:rPr>
                <w:rFonts w:ascii="Calibri" w:eastAsia="Times New Roman" w:hAnsi="Calibri" w:cs="Calibri"/>
                <w:color w:val="000000"/>
                <w:vertAlign w:val="superscript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4ED793" w14:textId="4F19F490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2</w:t>
            </w:r>
            <w:r>
              <w:rPr>
                <w:rFonts w:ascii="Calibri" w:eastAsia="Times New Roman" w:hAnsi="Calibri" w:cs="Calibri"/>
                <w:color w:val="000000"/>
                <w:vertAlign w:val="superscript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B1041C" w14:textId="37510D31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18</w:t>
            </w:r>
            <w:r>
              <w:rPr>
                <w:rFonts w:ascii="Calibri" w:eastAsia="Times New Roman" w:hAnsi="Calibri" w:cs="Calibri"/>
                <w:color w:val="000000"/>
                <w:vertAlign w:val="superscript"/>
              </w:rPr>
              <w:t>1</w:t>
            </w:r>
          </w:p>
        </w:tc>
        <w:tc>
          <w:tcPr>
            <w:tcW w:w="11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F77A9E" w14:textId="5ABDD46F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00237</w:t>
            </w:r>
            <w:r>
              <w:rPr>
                <w:rFonts w:ascii="Calibri" w:eastAsia="Times New Roman" w:hAnsi="Calibri" w:cs="Calibri"/>
                <w:color w:val="000000"/>
                <w:vertAlign w:val="superscript"/>
              </w:rPr>
              <w:t>*</w:t>
            </w:r>
          </w:p>
        </w:tc>
        <w:tc>
          <w:tcPr>
            <w:tcW w:w="94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27CE13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111</w:t>
            </w:r>
          </w:p>
        </w:tc>
        <w:tc>
          <w:tcPr>
            <w:tcW w:w="107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197E1B" w14:textId="3FF2D3D8" w:rsidR="007227C1" w:rsidRPr="009649B3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4.00E-04</w:t>
            </w:r>
            <w:r w:rsidR="009649B3">
              <w:rPr>
                <w:rFonts w:ascii="Calibri" w:eastAsia="Times New Roman" w:hAnsi="Calibri" w:cs="Calibri"/>
                <w:color w:val="000000"/>
                <w:vertAlign w:val="superscript"/>
              </w:rPr>
              <w:t>1</w:t>
            </w:r>
          </w:p>
        </w:tc>
      </w:tr>
      <w:tr w:rsidR="007227C1" w:rsidRPr="007227C1" w14:paraId="783D5BE4" w14:textId="77777777" w:rsidTr="001C4E67">
        <w:trPr>
          <w:trHeight w:val="290"/>
        </w:trPr>
        <w:tc>
          <w:tcPr>
            <w:tcW w:w="20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887394" w14:textId="77777777" w:rsidR="007227C1" w:rsidRPr="007227C1" w:rsidRDefault="007227C1" w:rsidP="007227C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proofErr w:type="spellStart"/>
            <w:r w:rsidRPr="007227C1">
              <w:rPr>
                <w:rFonts w:ascii="Calibri" w:eastAsia="Times New Roman" w:hAnsi="Calibri" w:cs="Calibri"/>
                <w:color w:val="000000"/>
              </w:rPr>
              <w:t>Adu</w:t>
            </w:r>
            <w:proofErr w:type="spellEnd"/>
            <w:r w:rsidRPr="007227C1">
              <w:rPr>
                <w:rFonts w:ascii="Calibri" w:eastAsia="Times New Roman" w:hAnsi="Calibri" w:cs="Calibri"/>
                <w:color w:val="000000"/>
              </w:rPr>
              <w:t xml:space="preserve"> Shark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C6DA84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3.86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B9ED6B" w14:textId="3F8B8914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6.80E-07</w:t>
            </w:r>
            <w:r>
              <w:rPr>
                <w:rFonts w:ascii="Calibri" w:eastAsia="Times New Roman" w:hAnsi="Calibri" w:cs="Calibri"/>
                <w:color w:val="000000"/>
                <w:vertAlign w:val="superscript"/>
              </w:rPr>
              <w:t>*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D5F831" w14:textId="28177C3E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51</w:t>
            </w:r>
            <w:r>
              <w:rPr>
                <w:rFonts w:ascii="Calibri" w:eastAsia="Times New Roman" w:hAnsi="Calibri" w:cs="Calibri"/>
                <w:color w:val="000000"/>
                <w:vertAlign w:val="super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9F2CDE" w14:textId="280626D9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3.91</w:t>
            </w:r>
            <w:r>
              <w:rPr>
                <w:rFonts w:ascii="Calibri" w:eastAsia="Times New Roman" w:hAnsi="Calibri" w:cs="Calibri"/>
                <w:color w:val="000000"/>
                <w:vertAlign w:val="superscript"/>
              </w:rPr>
              <w:t>*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891BE9" w14:textId="7623F0E1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288</w:t>
            </w:r>
            <w:r>
              <w:rPr>
                <w:rFonts w:ascii="Calibri" w:eastAsia="Times New Roman" w:hAnsi="Calibri" w:cs="Calibri"/>
                <w:color w:val="000000"/>
                <w:vertAlign w:val="superscript"/>
              </w:rPr>
              <w:t>*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009CA1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13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857DF2" w14:textId="61B5DD82" w:rsidR="007227C1" w:rsidRPr="009649B3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1.00E-07</w:t>
            </w:r>
            <w:r w:rsidR="009649B3">
              <w:rPr>
                <w:rFonts w:ascii="Calibri" w:eastAsia="Times New Roman" w:hAnsi="Calibri" w:cs="Calibri"/>
                <w:color w:val="000000"/>
                <w:vertAlign w:val="superscript"/>
              </w:rPr>
              <w:t>1</w:t>
            </w:r>
          </w:p>
        </w:tc>
      </w:tr>
      <w:tr w:rsidR="007227C1" w:rsidRPr="007227C1" w14:paraId="3DDA0A32" w14:textId="77777777" w:rsidTr="001C4E67">
        <w:trPr>
          <w:trHeight w:val="290"/>
        </w:trPr>
        <w:tc>
          <w:tcPr>
            <w:tcW w:w="20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FB35C2" w14:textId="21E36101" w:rsidR="007227C1" w:rsidRPr="007227C1" w:rsidRDefault="007227C1" w:rsidP="007227C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proofErr w:type="spellStart"/>
            <w:r w:rsidRPr="007227C1">
              <w:rPr>
                <w:rFonts w:ascii="Calibri" w:eastAsia="Times New Roman" w:hAnsi="Calibri" w:cs="Calibri"/>
                <w:color w:val="000000"/>
              </w:rPr>
              <w:t>Juv</w:t>
            </w:r>
            <w:proofErr w:type="spellEnd"/>
            <w:r w:rsidRPr="007227C1">
              <w:rPr>
                <w:rFonts w:ascii="Calibri" w:eastAsia="Times New Roman" w:hAnsi="Calibri" w:cs="Calibri"/>
                <w:color w:val="000000"/>
              </w:rPr>
              <w:t xml:space="preserve"> R Drum</w:t>
            </w:r>
            <w:r>
              <w:rPr>
                <w:rFonts w:ascii="Calibri" w:eastAsia="Times New Roman" w:hAnsi="Calibri" w:cs="Calibri"/>
                <w:color w:val="000000"/>
                <w:vertAlign w:val="superscript"/>
              </w:rPr>
              <w:t>+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4A3E1A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2.35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3D3120" w14:textId="0815D5FD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2</w:t>
            </w:r>
            <w:r>
              <w:rPr>
                <w:rFonts w:ascii="Calibri" w:eastAsia="Times New Roman" w:hAnsi="Calibri" w:cs="Calibri"/>
                <w:color w:val="000000"/>
                <w:vertAlign w:val="super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9295FA" w14:textId="3E43107B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2.2</w:t>
            </w:r>
            <w:r>
              <w:rPr>
                <w:rFonts w:ascii="Calibri" w:eastAsia="Times New Roman" w:hAnsi="Calibri" w:cs="Calibri"/>
                <w:color w:val="000000"/>
                <w:vertAlign w:val="super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9093AD" w14:textId="29F34ED4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4.5</w:t>
            </w:r>
            <w:r>
              <w:rPr>
                <w:rFonts w:ascii="Calibri" w:eastAsia="Times New Roman" w:hAnsi="Calibri" w:cs="Calibri"/>
                <w:color w:val="000000"/>
                <w:vertAlign w:val="superscript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7E375A" w14:textId="5BDCEE15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706</w:t>
            </w:r>
            <w:r>
              <w:rPr>
                <w:rFonts w:ascii="Calibri" w:eastAsia="Times New Roman" w:hAnsi="Calibri" w:cs="Calibri"/>
                <w:color w:val="000000"/>
                <w:vertAlign w:val="superscript"/>
              </w:rPr>
              <w:t>*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1E59ED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489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6CB7F5" w14:textId="18FFAE7A" w:rsidR="007227C1" w:rsidRPr="009649B3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5.00E-04</w:t>
            </w:r>
            <w:r w:rsidR="009649B3">
              <w:rPr>
                <w:rFonts w:ascii="Calibri" w:eastAsia="Times New Roman" w:hAnsi="Calibri" w:cs="Calibri"/>
                <w:color w:val="000000"/>
                <w:vertAlign w:val="superscript"/>
              </w:rPr>
              <w:t>1</w:t>
            </w:r>
          </w:p>
        </w:tc>
      </w:tr>
      <w:tr w:rsidR="007227C1" w:rsidRPr="007227C1" w14:paraId="0D6AF552" w14:textId="77777777" w:rsidTr="001C4E67">
        <w:trPr>
          <w:trHeight w:val="290"/>
        </w:trPr>
        <w:tc>
          <w:tcPr>
            <w:tcW w:w="20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C5F1FC" w14:textId="77777777" w:rsidR="007227C1" w:rsidRPr="007227C1" w:rsidRDefault="007227C1" w:rsidP="007227C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proofErr w:type="spellStart"/>
            <w:r w:rsidRPr="007227C1">
              <w:rPr>
                <w:rFonts w:ascii="Calibri" w:eastAsia="Times New Roman" w:hAnsi="Calibri" w:cs="Calibri"/>
                <w:color w:val="000000"/>
              </w:rPr>
              <w:t>Adu</w:t>
            </w:r>
            <w:proofErr w:type="spellEnd"/>
            <w:r w:rsidRPr="007227C1">
              <w:rPr>
                <w:rFonts w:ascii="Calibri" w:eastAsia="Times New Roman" w:hAnsi="Calibri" w:cs="Calibri"/>
                <w:color w:val="000000"/>
              </w:rPr>
              <w:t xml:space="preserve"> R Drum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E137DF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3.18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29526E" w14:textId="71194374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00149</w:t>
            </w:r>
            <w:r>
              <w:rPr>
                <w:rFonts w:ascii="Calibri" w:eastAsia="Times New Roman" w:hAnsi="Calibri" w:cs="Calibri"/>
                <w:color w:val="000000"/>
                <w:vertAlign w:val="superscript"/>
              </w:rPr>
              <w:t>*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4C3FDE" w14:textId="713DBD3D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62</w:t>
            </w:r>
            <w:r>
              <w:rPr>
                <w:rFonts w:ascii="Calibri" w:eastAsia="Times New Roman" w:hAnsi="Calibri" w:cs="Calibri"/>
                <w:color w:val="000000"/>
                <w:vertAlign w:val="super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3B15DE" w14:textId="6891AFFD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1.87</w:t>
            </w:r>
            <w:r>
              <w:rPr>
                <w:rFonts w:ascii="Calibri" w:eastAsia="Times New Roman" w:hAnsi="Calibri" w:cs="Calibri"/>
                <w:color w:val="000000"/>
                <w:vertAlign w:val="superscript"/>
              </w:rPr>
              <w:t>*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C2C6FC" w14:textId="38196D3A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1.46E-05</w:t>
            </w:r>
            <w:r>
              <w:rPr>
                <w:rFonts w:ascii="Calibri" w:eastAsia="Times New Roman" w:hAnsi="Calibri" w:cs="Calibri"/>
                <w:color w:val="000000"/>
                <w:vertAlign w:val="superscript"/>
              </w:rPr>
              <w:t>*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586326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332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E08C16" w14:textId="0B11F9BF" w:rsidR="007227C1" w:rsidRPr="009649B3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</w:tr>
      <w:tr w:rsidR="007227C1" w:rsidRPr="007227C1" w14:paraId="77A5FB15" w14:textId="77777777" w:rsidTr="001C4E67">
        <w:trPr>
          <w:trHeight w:val="290"/>
        </w:trPr>
        <w:tc>
          <w:tcPr>
            <w:tcW w:w="20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520FA6" w14:textId="77777777" w:rsidR="007227C1" w:rsidRPr="007227C1" w:rsidRDefault="007227C1" w:rsidP="007227C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proofErr w:type="spellStart"/>
            <w:r w:rsidRPr="007227C1">
              <w:rPr>
                <w:rFonts w:ascii="Calibri" w:eastAsia="Times New Roman" w:hAnsi="Calibri" w:cs="Calibri"/>
                <w:color w:val="000000"/>
              </w:rPr>
              <w:t>Juv</w:t>
            </w:r>
            <w:proofErr w:type="spellEnd"/>
            <w:r w:rsidRPr="007227C1">
              <w:rPr>
                <w:rFonts w:ascii="Calibri" w:eastAsia="Times New Roman" w:hAnsi="Calibri" w:cs="Calibri"/>
                <w:color w:val="000000"/>
              </w:rPr>
              <w:t xml:space="preserve"> Seatrout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2F2A5E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2.92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795AE7" w14:textId="76DCACAF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00275</w:t>
            </w:r>
            <w:r>
              <w:rPr>
                <w:rFonts w:ascii="Calibri" w:eastAsia="Times New Roman" w:hAnsi="Calibri" w:cs="Calibri"/>
                <w:color w:val="000000"/>
                <w:vertAlign w:val="superscript"/>
              </w:rPr>
              <w:t>*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A1020B" w14:textId="0AD9AF56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3.7</w:t>
            </w:r>
            <w:r>
              <w:rPr>
                <w:rFonts w:ascii="Calibri" w:eastAsia="Times New Roman" w:hAnsi="Calibri" w:cs="Calibri"/>
                <w:color w:val="000000"/>
                <w:vertAlign w:val="super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D84DB0" w14:textId="5C283029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29.1</w:t>
            </w:r>
            <w:r>
              <w:rPr>
                <w:rFonts w:ascii="Calibri" w:eastAsia="Times New Roman" w:hAnsi="Calibri" w:cs="Calibri"/>
                <w:color w:val="000000"/>
                <w:vertAlign w:val="superscript"/>
              </w:rPr>
              <w:t>*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295625" w14:textId="0CCC7E66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843</w:t>
            </w:r>
            <w:r>
              <w:rPr>
                <w:rFonts w:ascii="Calibri" w:eastAsia="Times New Roman" w:hAnsi="Calibri" w:cs="Calibri"/>
                <w:color w:val="000000"/>
                <w:vertAlign w:val="superscript"/>
              </w:rPr>
              <w:t>*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DA9100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127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F97262" w14:textId="5ADABD99" w:rsidR="007227C1" w:rsidRPr="009649B3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</w:tr>
      <w:tr w:rsidR="007227C1" w:rsidRPr="007227C1" w14:paraId="21978F8F" w14:textId="77777777" w:rsidTr="001C4E67">
        <w:trPr>
          <w:trHeight w:val="290"/>
        </w:trPr>
        <w:tc>
          <w:tcPr>
            <w:tcW w:w="20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9E3A88" w14:textId="1C19B8F1" w:rsidR="007227C1" w:rsidRPr="00855700" w:rsidRDefault="007227C1" w:rsidP="007227C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proofErr w:type="spellStart"/>
            <w:r w:rsidRPr="00855700">
              <w:rPr>
                <w:rFonts w:ascii="Calibri" w:eastAsia="Times New Roman" w:hAnsi="Calibri" w:cs="Calibri"/>
                <w:color w:val="000000"/>
              </w:rPr>
              <w:t>Adu</w:t>
            </w:r>
            <w:proofErr w:type="spellEnd"/>
            <w:r w:rsidRPr="00855700">
              <w:rPr>
                <w:rFonts w:ascii="Calibri" w:eastAsia="Times New Roman" w:hAnsi="Calibri" w:cs="Calibri"/>
                <w:color w:val="000000"/>
              </w:rPr>
              <w:t xml:space="preserve"> Seatrout</w:t>
            </w:r>
            <w:r w:rsidRPr="00855700">
              <w:rPr>
                <w:rFonts w:ascii="Calibri" w:eastAsia="Times New Roman" w:hAnsi="Calibri" w:cs="Calibri"/>
                <w:color w:val="000000"/>
                <w:vertAlign w:val="superscript"/>
              </w:rPr>
              <w:t>+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384E72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2.97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26397E" w14:textId="21D8BDA2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1</w:t>
            </w:r>
            <w:r>
              <w:rPr>
                <w:rFonts w:ascii="Calibri" w:eastAsia="Times New Roman" w:hAnsi="Calibri" w:cs="Calibri"/>
                <w:color w:val="000000"/>
                <w:vertAlign w:val="super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785496" w14:textId="3EAD73E8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7</w:t>
            </w:r>
            <w:r>
              <w:rPr>
                <w:rFonts w:ascii="Calibri" w:eastAsia="Times New Roman" w:hAnsi="Calibri" w:cs="Calibri"/>
                <w:color w:val="000000"/>
                <w:vertAlign w:val="super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51F914" w14:textId="1F446426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5.4</w:t>
            </w:r>
            <w:r>
              <w:rPr>
                <w:rFonts w:ascii="Calibri" w:eastAsia="Times New Roman" w:hAnsi="Calibri" w:cs="Calibri"/>
                <w:color w:val="000000"/>
                <w:vertAlign w:val="superscript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CD2E09" w14:textId="1DC2C99E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312</w:t>
            </w:r>
            <w:r>
              <w:rPr>
                <w:rFonts w:ascii="Calibri" w:eastAsia="Times New Roman" w:hAnsi="Calibri" w:cs="Calibri"/>
                <w:color w:val="000000"/>
                <w:vertAlign w:val="superscript"/>
              </w:rPr>
              <w:t>*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6BEAD6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13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1CD156" w14:textId="23D54787" w:rsidR="007227C1" w:rsidRPr="009649B3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004</w:t>
            </w:r>
            <w:r w:rsidR="009649B3">
              <w:rPr>
                <w:rFonts w:ascii="Calibri" w:eastAsia="Times New Roman" w:hAnsi="Calibri" w:cs="Calibri"/>
                <w:color w:val="000000"/>
                <w:vertAlign w:val="superscript"/>
              </w:rPr>
              <w:t>1</w:t>
            </w:r>
          </w:p>
        </w:tc>
      </w:tr>
      <w:tr w:rsidR="007227C1" w:rsidRPr="007227C1" w14:paraId="28AB9E73" w14:textId="77777777" w:rsidTr="001C4E67">
        <w:trPr>
          <w:trHeight w:val="290"/>
        </w:trPr>
        <w:tc>
          <w:tcPr>
            <w:tcW w:w="20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6B2715" w14:textId="54BD74A2" w:rsidR="007227C1" w:rsidRPr="007227C1" w:rsidRDefault="007227C1" w:rsidP="007227C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proofErr w:type="spellStart"/>
            <w:r w:rsidRPr="007227C1">
              <w:rPr>
                <w:rFonts w:ascii="Calibri" w:eastAsia="Times New Roman" w:hAnsi="Calibri" w:cs="Calibri"/>
                <w:color w:val="000000"/>
              </w:rPr>
              <w:t>Juv</w:t>
            </w:r>
            <w:proofErr w:type="spellEnd"/>
            <w:r w:rsidRPr="007227C1">
              <w:rPr>
                <w:rFonts w:ascii="Calibri" w:eastAsia="Times New Roman" w:hAnsi="Calibri" w:cs="Calibri"/>
                <w:color w:val="000000"/>
              </w:rPr>
              <w:t xml:space="preserve"> B Drum</w:t>
            </w:r>
            <w:r>
              <w:rPr>
                <w:rFonts w:ascii="Calibri" w:eastAsia="Times New Roman" w:hAnsi="Calibri" w:cs="Calibri"/>
                <w:color w:val="000000"/>
                <w:vertAlign w:val="superscript"/>
              </w:rPr>
              <w:t>+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C72B10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2.33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CC0E3C" w14:textId="03305A93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109</w:t>
            </w:r>
            <w:r>
              <w:rPr>
                <w:rFonts w:ascii="Calibri" w:eastAsia="Times New Roman" w:hAnsi="Calibri" w:cs="Calibri"/>
                <w:color w:val="000000"/>
                <w:vertAlign w:val="super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4ACC5F" w14:textId="710F6635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2</w:t>
            </w:r>
            <w:r>
              <w:rPr>
                <w:rFonts w:ascii="Calibri" w:eastAsia="Times New Roman" w:hAnsi="Calibri" w:cs="Calibri"/>
                <w:color w:val="000000"/>
                <w:vertAlign w:val="super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8F114F" w14:textId="76D0F0EB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22.6</w:t>
            </w:r>
            <w:r>
              <w:rPr>
                <w:rFonts w:ascii="Calibri" w:eastAsia="Times New Roman" w:hAnsi="Calibri" w:cs="Calibri"/>
                <w:color w:val="000000"/>
                <w:vertAlign w:val="superscript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97D166" w14:textId="48B76D45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923</w:t>
            </w:r>
            <w:r>
              <w:rPr>
                <w:rFonts w:ascii="Calibri" w:eastAsia="Times New Roman" w:hAnsi="Calibri" w:cs="Calibri"/>
                <w:color w:val="000000"/>
                <w:vertAlign w:val="superscript"/>
              </w:rPr>
              <w:t>*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491DC2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0883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075DF1" w14:textId="4825CB47" w:rsidR="007227C1" w:rsidRPr="009649B3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033</w:t>
            </w:r>
            <w:r w:rsidR="009649B3">
              <w:rPr>
                <w:rFonts w:ascii="Calibri" w:eastAsia="Times New Roman" w:hAnsi="Calibri" w:cs="Calibri"/>
                <w:color w:val="000000"/>
                <w:vertAlign w:val="superscript"/>
              </w:rPr>
              <w:t>1</w:t>
            </w:r>
          </w:p>
        </w:tc>
      </w:tr>
      <w:tr w:rsidR="007227C1" w:rsidRPr="007227C1" w14:paraId="2BF8150D" w14:textId="77777777" w:rsidTr="001C4E67">
        <w:trPr>
          <w:trHeight w:val="290"/>
        </w:trPr>
        <w:tc>
          <w:tcPr>
            <w:tcW w:w="20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EA6895" w14:textId="77777777" w:rsidR="007227C1" w:rsidRPr="007227C1" w:rsidRDefault="007227C1" w:rsidP="007227C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proofErr w:type="spellStart"/>
            <w:r w:rsidRPr="007227C1">
              <w:rPr>
                <w:rFonts w:ascii="Calibri" w:eastAsia="Times New Roman" w:hAnsi="Calibri" w:cs="Calibri"/>
                <w:color w:val="000000"/>
              </w:rPr>
              <w:t>Adu</w:t>
            </w:r>
            <w:proofErr w:type="spellEnd"/>
            <w:r w:rsidRPr="007227C1">
              <w:rPr>
                <w:rFonts w:ascii="Calibri" w:eastAsia="Times New Roman" w:hAnsi="Calibri" w:cs="Calibri"/>
                <w:color w:val="000000"/>
              </w:rPr>
              <w:t xml:space="preserve"> B Drum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BB0EEB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2.69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3831B3" w14:textId="3FE7BA52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00117</w:t>
            </w:r>
            <w:r>
              <w:rPr>
                <w:rFonts w:ascii="Calibri" w:eastAsia="Times New Roman" w:hAnsi="Calibri" w:cs="Calibri"/>
                <w:color w:val="000000"/>
                <w:vertAlign w:val="superscript"/>
              </w:rPr>
              <w:t>*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D78242" w14:textId="37E3B5DB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5</w:t>
            </w:r>
            <w:r>
              <w:rPr>
                <w:rFonts w:ascii="Calibri" w:eastAsia="Times New Roman" w:hAnsi="Calibri" w:cs="Calibri"/>
                <w:color w:val="000000"/>
                <w:vertAlign w:val="super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ACFCD6" w14:textId="35C452C6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6.36</w:t>
            </w:r>
            <w:r>
              <w:rPr>
                <w:rFonts w:ascii="Calibri" w:eastAsia="Times New Roman" w:hAnsi="Calibri" w:cs="Calibri"/>
                <w:color w:val="000000"/>
                <w:vertAlign w:val="superscript"/>
              </w:rPr>
              <w:t>*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6C75EE" w14:textId="47A842F5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741</w:t>
            </w:r>
            <w:r>
              <w:rPr>
                <w:rFonts w:ascii="Calibri" w:eastAsia="Times New Roman" w:hAnsi="Calibri" w:cs="Calibri"/>
                <w:color w:val="000000"/>
                <w:vertAlign w:val="superscript"/>
              </w:rPr>
              <w:t>*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F523A6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0786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655844" w14:textId="6CF43656" w:rsidR="007227C1" w:rsidRPr="009649B3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00016</w:t>
            </w:r>
            <w:r w:rsidR="009649B3">
              <w:rPr>
                <w:rFonts w:ascii="Calibri" w:eastAsia="Times New Roman" w:hAnsi="Calibri" w:cs="Calibri"/>
                <w:color w:val="000000"/>
                <w:vertAlign w:val="superscript"/>
              </w:rPr>
              <w:t>1</w:t>
            </w:r>
          </w:p>
        </w:tc>
      </w:tr>
      <w:tr w:rsidR="007227C1" w:rsidRPr="007227C1" w14:paraId="406BA6F4" w14:textId="77777777" w:rsidTr="001C4E67">
        <w:trPr>
          <w:trHeight w:val="290"/>
        </w:trPr>
        <w:tc>
          <w:tcPr>
            <w:tcW w:w="20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4C6039" w14:textId="77777777" w:rsidR="007227C1" w:rsidRPr="007227C1" w:rsidRDefault="007227C1" w:rsidP="007227C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proofErr w:type="spellStart"/>
            <w:r w:rsidRPr="007227C1">
              <w:rPr>
                <w:rFonts w:ascii="Calibri" w:eastAsia="Times New Roman" w:hAnsi="Calibri" w:cs="Calibri"/>
                <w:color w:val="000000"/>
              </w:rPr>
              <w:t>Juv</w:t>
            </w:r>
            <w:proofErr w:type="spellEnd"/>
            <w:r w:rsidRPr="007227C1">
              <w:rPr>
                <w:rFonts w:ascii="Calibri" w:eastAsia="Times New Roman" w:hAnsi="Calibri" w:cs="Calibri"/>
                <w:color w:val="000000"/>
              </w:rPr>
              <w:t xml:space="preserve"> Catfish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145600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2.3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344266" w14:textId="1D1D805B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0175</w:t>
            </w:r>
            <w:r>
              <w:rPr>
                <w:rFonts w:ascii="Calibri" w:eastAsia="Times New Roman" w:hAnsi="Calibri" w:cs="Calibri"/>
                <w:color w:val="000000"/>
                <w:vertAlign w:val="superscript"/>
              </w:rPr>
              <w:t>*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E41B65" w14:textId="0FD1E440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2</w:t>
            </w:r>
            <w:r>
              <w:rPr>
                <w:rFonts w:ascii="Calibri" w:eastAsia="Times New Roman" w:hAnsi="Calibri" w:cs="Calibri"/>
                <w:color w:val="000000"/>
                <w:vertAlign w:val="super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FBD174" w14:textId="022E1FC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10.8</w:t>
            </w:r>
            <w:r>
              <w:rPr>
                <w:rFonts w:ascii="Calibri" w:eastAsia="Times New Roman" w:hAnsi="Calibri" w:cs="Calibri"/>
                <w:color w:val="000000"/>
                <w:vertAlign w:val="superscript"/>
              </w:rPr>
              <w:t>*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9F07DD" w14:textId="3E85D56F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74</w:t>
            </w:r>
            <w:r>
              <w:rPr>
                <w:rFonts w:ascii="Calibri" w:eastAsia="Times New Roman" w:hAnsi="Calibri" w:cs="Calibri"/>
                <w:color w:val="000000"/>
                <w:vertAlign w:val="superscript"/>
              </w:rPr>
              <w:t>*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FD7004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185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BF3547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</w:tr>
      <w:tr w:rsidR="007227C1" w:rsidRPr="007227C1" w14:paraId="1024F3B5" w14:textId="77777777" w:rsidTr="001C4E67">
        <w:trPr>
          <w:trHeight w:val="290"/>
        </w:trPr>
        <w:tc>
          <w:tcPr>
            <w:tcW w:w="20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F0C763" w14:textId="2F59C963" w:rsidR="007227C1" w:rsidRPr="007227C1" w:rsidRDefault="007227C1" w:rsidP="007227C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proofErr w:type="spellStart"/>
            <w:r w:rsidRPr="007227C1">
              <w:rPr>
                <w:rFonts w:ascii="Calibri" w:eastAsia="Times New Roman" w:hAnsi="Calibri" w:cs="Calibri"/>
                <w:color w:val="000000"/>
              </w:rPr>
              <w:t>Adu</w:t>
            </w:r>
            <w:proofErr w:type="spellEnd"/>
            <w:r w:rsidRPr="007227C1">
              <w:rPr>
                <w:rFonts w:ascii="Calibri" w:eastAsia="Times New Roman" w:hAnsi="Calibri" w:cs="Calibri"/>
                <w:color w:val="000000"/>
              </w:rPr>
              <w:t xml:space="preserve"> Catfish</w:t>
            </w:r>
            <w:r>
              <w:rPr>
                <w:rFonts w:ascii="Calibri" w:eastAsia="Times New Roman" w:hAnsi="Calibri" w:cs="Calibri"/>
                <w:color w:val="000000"/>
                <w:vertAlign w:val="superscript"/>
              </w:rPr>
              <w:t>+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1E1E9F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2.76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8984C3" w14:textId="228F9F14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156</w:t>
            </w:r>
            <w:r>
              <w:rPr>
                <w:rFonts w:ascii="Calibri" w:eastAsia="Times New Roman" w:hAnsi="Calibri" w:cs="Calibri"/>
                <w:color w:val="000000"/>
                <w:vertAlign w:val="super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B72639" w14:textId="7AD67A02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8</w:t>
            </w:r>
            <w:r>
              <w:rPr>
                <w:rFonts w:ascii="Calibri" w:eastAsia="Times New Roman" w:hAnsi="Calibri" w:cs="Calibri"/>
                <w:color w:val="000000"/>
                <w:vertAlign w:val="super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423C6F" w14:textId="1113A454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3.3</w:t>
            </w:r>
            <w:r>
              <w:rPr>
                <w:rFonts w:ascii="Calibri" w:eastAsia="Times New Roman" w:hAnsi="Calibri" w:cs="Calibri"/>
                <w:color w:val="000000"/>
                <w:vertAlign w:val="superscript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156576" w14:textId="3993D8E6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834</w:t>
            </w:r>
            <w:r>
              <w:rPr>
                <w:rFonts w:ascii="Calibri" w:eastAsia="Times New Roman" w:hAnsi="Calibri" w:cs="Calibri"/>
                <w:color w:val="000000"/>
                <w:vertAlign w:val="superscript"/>
              </w:rPr>
              <w:t>*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E2325E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242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B2F319" w14:textId="42D2698C" w:rsidR="007227C1" w:rsidRPr="009649B3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02</w:t>
            </w:r>
            <w:r w:rsidR="009649B3">
              <w:rPr>
                <w:rFonts w:ascii="Calibri" w:eastAsia="Times New Roman" w:hAnsi="Calibri" w:cs="Calibri"/>
                <w:color w:val="000000"/>
                <w:vertAlign w:val="superscript"/>
              </w:rPr>
              <w:t>1</w:t>
            </w:r>
          </w:p>
        </w:tc>
      </w:tr>
      <w:tr w:rsidR="007227C1" w:rsidRPr="007227C1" w14:paraId="1A690E87" w14:textId="77777777" w:rsidTr="001C4E67">
        <w:trPr>
          <w:trHeight w:val="290"/>
        </w:trPr>
        <w:tc>
          <w:tcPr>
            <w:tcW w:w="20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A61056" w14:textId="77F4B3BD" w:rsidR="007227C1" w:rsidRPr="00855700" w:rsidRDefault="007227C1" w:rsidP="007227C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proofErr w:type="spellStart"/>
            <w:r w:rsidRPr="00855700">
              <w:rPr>
                <w:rFonts w:ascii="Calibri" w:eastAsia="Times New Roman" w:hAnsi="Calibri" w:cs="Calibri"/>
                <w:color w:val="000000"/>
              </w:rPr>
              <w:t>Juv</w:t>
            </w:r>
            <w:proofErr w:type="spellEnd"/>
            <w:r w:rsidRPr="00855700">
              <w:rPr>
                <w:rFonts w:ascii="Calibri" w:eastAsia="Times New Roman" w:hAnsi="Calibri" w:cs="Calibri"/>
                <w:color w:val="000000"/>
              </w:rPr>
              <w:t xml:space="preserve"> Sm </w:t>
            </w:r>
            <w:proofErr w:type="spellStart"/>
            <w:r w:rsidRPr="00855700">
              <w:rPr>
                <w:rFonts w:ascii="Calibri" w:eastAsia="Times New Roman" w:hAnsi="Calibri" w:cs="Calibri"/>
                <w:color w:val="000000"/>
              </w:rPr>
              <w:t>Scianids</w:t>
            </w:r>
            <w:proofErr w:type="spellEnd"/>
            <w:r w:rsidRPr="00855700">
              <w:rPr>
                <w:rFonts w:ascii="Calibri" w:eastAsia="Times New Roman" w:hAnsi="Calibri" w:cs="Calibri"/>
                <w:color w:val="000000"/>
                <w:vertAlign w:val="superscript"/>
              </w:rPr>
              <w:t>+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CDAC2E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2.74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531AC7" w14:textId="01A03EBE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33</w:t>
            </w:r>
            <w:r>
              <w:rPr>
                <w:rFonts w:ascii="Calibri" w:eastAsia="Times New Roman" w:hAnsi="Calibri" w:cs="Calibri"/>
                <w:color w:val="000000"/>
                <w:vertAlign w:val="super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373BBB" w14:textId="67D6B415" w:rsidR="007227C1" w:rsidRPr="007227C1" w:rsidRDefault="007227C1" w:rsidP="001C4E67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2</w:t>
            </w:r>
            <w:r w:rsidR="001C4E67">
              <w:rPr>
                <w:rFonts w:ascii="Calibri" w:eastAsia="Times New Roman" w:hAnsi="Calibri" w:cs="Calibri"/>
                <w:color w:val="000000"/>
                <w:vertAlign w:val="super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FB3CF1" w14:textId="32C76C9C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20</w:t>
            </w:r>
            <w:r w:rsidR="001C4E67">
              <w:rPr>
                <w:rFonts w:ascii="Calibri" w:eastAsia="Times New Roman" w:hAnsi="Calibri" w:cs="Calibri"/>
                <w:color w:val="000000"/>
                <w:vertAlign w:val="superscript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5DB261" w14:textId="279E747D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902</w:t>
            </w:r>
            <w:r w:rsidR="001C4E67">
              <w:rPr>
                <w:rFonts w:ascii="Calibri" w:eastAsia="Times New Roman" w:hAnsi="Calibri" w:cs="Calibri"/>
                <w:color w:val="000000"/>
                <w:vertAlign w:val="superscript"/>
              </w:rPr>
              <w:t>*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91225B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0999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DFE536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</w:tr>
      <w:tr w:rsidR="007227C1" w:rsidRPr="007227C1" w14:paraId="23F1E096" w14:textId="77777777" w:rsidTr="001C4E67">
        <w:trPr>
          <w:trHeight w:val="290"/>
        </w:trPr>
        <w:tc>
          <w:tcPr>
            <w:tcW w:w="20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5F1693" w14:textId="77777777" w:rsidR="007227C1" w:rsidRPr="007227C1" w:rsidRDefault="007227C1" w:rsidP="007227C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proofErr w:type="spellStart"/>
            <w:r w:rsidRPr="007227C1">
              <w:rPr>
                <w:rFonts w:ascii="Calibri" w:eastAsia="Times New Roman" w:hAnsi="Calibri" w:cs="Calibri"/>
                <w:color w:val="000000"/>
              </w:rPr>
              <w:t>Adu</w:t>
            </w:r>
            <w:proofErr w:type="spellEnd"/>
            <w:r w:rsidRPr="007227C1">
              <w:rPr>
                <w:rFonts w:ascii="Calibri" w:eastAsia="Times New Roman" w:hAnsi="Calibri" w:cs="Calibri"/>
                <w:color w:val="000000"/>
              </w:rPr>
              <w:t xml:space="preserve"> Sm </w:t>
            </w:r>
            <w:proofErr w:type="spellStart"/>
            <w:r w:rsidRPr="007227C1">
              <w:rPr>
                <w:rFonts w:ascii="Calibri" w:eastAsia="Times New Roman" w:hAnsi="Calibri" w:cs="Calibri"/>
                <w:color w:val="000000"/>
              </w:rPr>
              <w:t>Scianids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F1F4D3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2.64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49F9F2" w14:textId="04E7B4C2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1.56</w:t>
            </w:r>
            <w:r w:rsidR="001C4E67">
              <w:rPr>
                <w:rFonts w:ascii="Calibri" w:eastAsia="Times New Roman" w:hAnsi="Calibri" w:cs="Calibri"/>
                <w:color w:val="000000"/>
                <w:vertAlign w:val="superscript"/>
              </w:rPr>
              <w:t>*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06BB11" w14:textId="480E25AE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1.5</w:t>
            </w:r>
            <w:r w:rsidR="001C4E67">
              <w:rPr>
                <w:rFonts w:ascii="Calibri" w:eastAsia="Times New Roman" w:hAnsi="Calibri" w:cs="Calibri"/>
                <w:color w:val="000000"/>
                <w:vertAlign w:val="super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434248" w14:textId="61C86EAF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8.84</w:t>
            </w:r>
            <w:r w:rsidR="001C4E67">
              <w:rPr>
                <w:rFonts w:ascii="Calibri" w:eastAsia="Times New Roman" w:hAnsi="Calibri" w:cs="Calibri"/>
                <w:color w:val="000000"/>
                <w:vertAlign w:val="superscript"/>
              </w:rPr>
              <w:t>*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52AC74" w14:textId="614B0DAF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577</w:t>
            </w:r>
            <w:r w:rsidR="001C4E67">
              <w:rPr>
                <w:rFonts w:ascii="Calibri" w:eastAsia="Times New Roman" w:hAnsi="Calibri" w:cs="Calibri"/>
                <w:color w:val="000000"/>
                <w:vertAlign w:val="superscript"/>
              </w:rPr>
              <w:t>*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AED859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17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AEB210" w14:textId="1D28059D" w:rsidR="007227C1" w:rsidRPr="009649B3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022</w:t>
            </w:r>
            <w:r w:rsidR="009649B3">
              <w:rPr>
                <w:rFonts w:ascii="Calibri" w:eastAsia="Times New Roman" w:hAnsi="Calibri" w:cs="Calibri"/>
                <w:color w:val="000000"/>
                <w:vertAlign w:val="superscript"/>
              </w:rPr>
              <w:t>1</w:t>
            </w:r>
          </w:p>
        </w:tc>
      </w:tr>
      <w:tr w:rsidR="007227C1" w:rsidRPr="007227C1" w14:paraId="6181EDB1" w14:textId="77777777" w:rsidTr="001C4E67">
        <w:trPr>
          <w:trHeight w:val="290"/>
        </w:trPr>
        <w:tc>
          <w:tcPr>
            <w:tcW w:w="20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41ACFE" w14:textId="77777777" w:rsidR="007227C1" w:rsidRPr="007227C1" w:rsidRDefault="007227C1" w:rsidP="007227C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proofErr w:type="spellStart"/>
            <w:r w:rsidRPr="007227C1">
              <w:rPr>
                <w:rFonts w:ascii="Calibri" w:eastAsia="Times New Roman" w:hAnsi="Calibri" w:cs="Calibri"/>
                <w:color w:val="000000"/>
              </w:rPr>
              <w:t>Juv</w:t>
            </w:r>
            <w:proofErr w:type="spellEnd"/>
            <w:r w:rsidRPr="007227C1">
              <w:rPr>
                <w:rFonts w:ascii="Calibri" w:eastAsia="Times New Roman" w:hAnsi="Calibri" w:cs="Calibri"/>
                <w:color w:val="000000"/>
              </w:rPr>
              <w:t xml:space="preserve"> </w:t>
            </w:r>
            <w:proofErr w:type="spellStart"/>
            <w:r w:rsidRPr="007227C1">
              <w:rPr>
                <w:rFonts w:ascii="Calibri" w:eastAsia="Times New Roman" w:hAnsi="Calibri" w:cs="Calibri"/>
                <w:color w:val="000000"/>
              </w:rPr>
              <w:t>Sheepshead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963F3A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2.73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045B53" w14:textId="1758D1D0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0975</w:t>
            </w:r>
            <w:r w:rsidR="001C4E67">
              <w:rPr>
                <w:rFonts w:ascii="Calibri" w:eastAsia="Times New Roman" w:hAnsi="Calibri" w:cs="Calibri"/>
                <w:color w:val="000000"/>
                <w:vertAlign w:val="superscript"/>
              </w:rPr>
              <w:t>*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307563" w14:textId="4575C6DE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2</w:t>
            </w:r>
            <w:r w:rsidR="001C4E67">
              <w:rPr>
                <w:rFonts w:ascii="Calibri" w:eastAsia="Times New Roman" w:hAnsi="Calibri" w:cs="Calibri"/>
                <w:color w:val="000000"/>
                <w:vertAlign w:val="super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1448EE" w14:textId="525B163A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14.6</w:t>
            </w:r>
            <w:r w:rsidR="001C4E67">
              <w:rPr>
                <w:rFonts w:ascii="Calibri" w:eastAsia="Times New Roman" w:hAnsi="Calibri" w:cs="Calibri"/>
                <w:color w:val="000000"/>
                <w:vertAlign w:val="superscript"/>
              </w:rPr>
              <w:t>*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3EB6DE" w14:textId="0B709846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788</w:t>
            </w:r>
            <w:r w:rsidR="001C4E67">
              <w:rPr>
                <w:rFonts w:ascii="Calibri" w:eastAsia="Times New Roman" w:hAnsi="Calibri" w:cs="Calibri"/>
                <w:color w:val="000000"/>
                <w:vertAlign w:val="superscript"/>
              </w:rPr>
              <w:t>*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FA256A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137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7A00EB" w14:textId="236C2523" w:rsidR="007227C1" w:rsidRPr="009649B3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001</w:t>
            </w:r>
            <w:r w:rsidR="009649B3">
              <w:rPr>
                <w:rFonts w:ascii="Calibri" w:eastAsia="Times New Roman" w:hAnsi="Calibri" w:cs="Calibri"/>
                <w:color w:val="000000"/>
                <w:vertAlign w:val="superscript"/>
              </w:rPr>
              <w:t>1</w:t>
            </w:r>
          </w:p>
        </w:tc>
      </w:tr>
      <w:tr w:rsidR="007227C1" w:rsidRPr="007227C1" w14:paraId="55C5825D" w14:textId="77777777" w:rsidTr="001C4E67">
        <w:trPr>
          <w:trHeight w:val="290"/>
        </w:trPr>
        <w:tc>
          <w:tcPr>
            <w:tcW w:w="20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889397" w14:textId="798E69CD" w:rsidR="007227C1" w:rsidRPr="00855700" w:rsidRDefault="007227C1" w:rsidP="007227C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proofErr w:type="spellStart"/>
            <w:r w:rsidRPr="00855700">
              <w:rPr>
                <w:rFonts w:ascii="Calibri" w:eastAsia="Times New Roman" w:hAnsi="Calibri" w:cs="Calibri"/>
                <w:color w:val="000000"/>
              </w:rPr>
              <w:t>Adu</w:t>
            </w:r>
            <w:proofErr w:type="spellEnd"/>
            <w:r w:rsidRPr="00855700">
              <w:rPr>
                <w:rFonts w:ascii="Calibri" w:eastAsia="Times New Roman" w:hAnsi="Calibri" w:cs="Calibri"/>
                <w:color w:val="000000"/>
              </w:rPr>
              <w:t xml:space="preserve"> </w:t>
            </w:r>
            <w:proofErr w:type="spellStart"/>
            <w:r w:rsidRPr="00855700">
              <w:rPr>
                <w:rFonts w:ascii="Calibri" w:eastAsia="Times New Roman" w:hAnsi="Calibri" w:cs="Calibri"/>
                <w:color w:val="000000"/>
              </w:rPr>
              <w:t>Sheepshead</w:t>
            </w:r>
            <w:proofErr w:type="spellEnd"/>
            <w:r w:rsidR="001C4E67" w:rsidRPr="00855700">
              <w:rPr>
                <w:rFonts w:ascii="Calibri" w:eastAsia="Times New Roman" w:hAnsi="Calibri" w:cs="Calibri"/>
                <w:color w:val="000000"/>
                <w:vertAlign w:val="superscript"/>
              </w:rPr>
              <w:t>+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92DE1A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3.11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5F418A" w14:textId="677DDC66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05</w:t>
            </w:r>
            <w:r w:rsidR="001C4E67">
              <w:rPr>
                <w:rFonts w:ascii="Calibri" w:eastAsia="Times New Roman" w:hAnsi="Calibri" w:cs="Calibri"/>
                <w:color w:val="000000"/>
                <w:vertAlign w:val="super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6250E2" w14:textId="627D29DE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42</w:t>
            </w:r>
            <w:r w:rsidR="001C4E67">
              <w:rPr>
                <w:rFonts w:ascii="Calibri" w:eastAsia="Times New Roman" w:hAnsi="Calibri" w:cs="Calibri"/>
                <w:color w:val="000000"/>
                <w:vertAlign w:val="super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C5AA6C" w14:textId="76BC0A4E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5.9</w:t>
            </w:r>
            <w:r w:rsidR="001C4E67">
              <w:rPr>
                <w:rFonts w:ascii="Calibri" w:eastAsia="Times New Roman" w:hAnsi="Calibri" w:cs="Calibri"/>
                <w:color w:val="000000"/>
                <w:vertAlign w:val="superscript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27AD2D" w14:textId="26E43851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838</w:t>
            </w:r>
            <w:r w:rsidR="001C4E67">
              <w:rPr>
                <w:rFonts w:ascii="Calibri" w:eastAsia="Times New Roman" w:hAnsi="Calibri" w:cs="Calibri"/>
                <w:color w:val="000000"/>
                <w:vertAlign w:val="superscript"/>
              </w:rPr>
              <w:t>*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2B7D2E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0712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6E126B" w14:textId="06D98609" w:rsidR="007227C1" w:rsidRPr="009649B3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015</w:t>
            </w:r>
            <w:r w:rsidR="009649B3">
              <w:rPr>
                <w:rFonts w:ascii="Calibri" w:eastAsia="Times New Roman" w:hAnsi="Calibri" w:cs="Calibri"/>
                <w:color w:val="000000"/>
                <w:vertAlign w:val="superscript"/>
              </w:rPr>
              <w:t>1</w:t>
            </w:r>
          </w:p>
        </w:tc>
      </w:tr>
      <w:tr w:rsidR="007227C1" w:rsidRPr="007227C1" w14:paraId="7D844EEF" w14:textId="77777777" w:rsidTr="001C4E67">
        <w:trPr>
          <w:trHeight w:val="290"/>
        </w:trPr>
        <w:tc>
          <w:tcPr>
            <w:tcW w:w="20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270E6B" w14:textId="1C513725" w:rsidR="007227C1" w:rsidRPr="007227C1" w:rsidRDefault="007227C1" w:rsidP="007227C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proofErr w:type="spellStart"/>
            <w:r w:rsidRPr="007227C1">
              <w:rPr>
                <w:rFonts w:ascii="Calibri" w:eastAsia="Times New Roman" w:hAnsi="Calibri" w:cs="Calibri"/>
                <w:color w:val="000000"/>
              </w:rPr>
              <w:t>Juv</w:t>
            </w:r>
            <w:proofErr w:type="spellEnd"/>
            <w:r w:rsidRPr="007227C1">
              <w:rPr>
                <w:rFonts w:ascii="Calibri" w:eastAsia="Times New Roman" w:hAnsi="Calibri" w:cs="Calibri"/>
                <w:color w:val="000000"/>
              </w:rPr>
              <w:t xml:space="preserve"> Flounder</w:t>
            </w:r>
            <w:r w:rsidR="001C4E67">
              <w:rPr>
                <w:rFonts w:ascii="Calibri" w:eastAsia="Times New Roman" w:hAnsi="Calibri" w:cs="Calibri"/>
                <w:color w:val="000000"/>
                <w:vertAlign w:val="superscript"/>
              </w:rPr>
              <w:t>+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60D02D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2.67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1F15C2" w14:textId="39F9F4C0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00647</w:t>
            </w:r>
            <w:r w:rsidR="001C4E67">
              <w:rPr>
                <w:rFonts w:ascii="Calibri" w:eastAsia="Times New Roman" w:hAnsi="Calibri" w:cs="Calibri"/>
                <w:color w:val="000000"/>
                <w:vertAlign w:val="super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926AED" w14:textId="452F2E76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2</w:t>
            </w:r>
            <w:r w:rsidR="001C4E67">
              <w:rPr>
                <w:rFonts w:ascii="Calibri" w:eastAsia="Times New Roman" w:hAnsi="Calibri" w:cs="Calibri"/>
                <w:color w:val="000000"/>
                <w:vertAlign w:val="super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1CC976" w14:textId="3E162DFF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13.3</w:t>
            </w:r>
            <w:r w:rsidR="001C4E67">
              <w:rPr>
                <w:rFonts w:ascii="Calibri" w:eastAsia="Times New Roman" w:hAnsi="Calibri" w:cs="Calibri"/>
                <w:color w:val="000000"/>
                <w:vertAlign w:val="superscript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6972A8" w14:textId="73EF7443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869</w:t>
            </w:r>
            <w:r w:rsidR="001C4E67">
              <w:rPr>
                <w:rFonts w:ascii="Calibri" w:eastAsia="Times New Roman" w:hAnsi="Calibri" w:cs="Calibri"/>
                <w:color w:val="000000"/>
                <w:vertAlign w:val="superscript"/>
              </w:rPr>
              <w:t>1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60791E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15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131E75" w14:textId="61F7C456" w:rsidR="007227C1" w:rsidRPr="009649B3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2.00E-04</w:t>
            </w:r>
            <w:r w:rsidR="009649B3">
              <w:rPr>
                <w:rFonts w:ascii="Calibri" w:eastAsia="Times New Roman" w:hAnsi="Calibri" w:cs="Calibri"/>
                <w:color w:val="000000"/>
                <w:vertAlign w:val="superscript"/>
              </w:rPr>
              <w:t>1</w:t>
            </w:r>
          </w:p>
        </w:tc>
      </w:tr>
      <w:tr w:rsidR="007227C1" w:rsidRPr="007227C1" w14:paraId="62254B11" w14:textId="77777777" w:rsidTr="001C4E67">
        <w:trPr>
          <w:trHeight w:val="290"/>
        </w:trPr>
        <w:tc>
          <w:tcPr>
            <w:tcW w:w="20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D51E42" w14:textId="77777777" w:rsidR="007227C1" w:rsidRPr="007227C1" w:rsidRDefault="007227C1" w:rsidP="007227C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proofErr w:type="spellStart"/>
            <w:r w:rsidRPr="007227C1">
              <w:rPr>
                <w:rFonts w:ascii="Calibri" w:eastAsia="Times New Roman" w:hAnsi="Calibri" w:cs="Calibri"/>
                <w:color w:val="000000"/>
              </w:rPr>
              <w:t>Adu</w:t>
            </w:r>
            <w:proofErr w:type="spellEnd"/>
            <w:r w:rsidRPr="007227C1">
              <w:rPr>
                <w:rFonts w:ascii="Calibri" w:eastAsia="Times New Roman" w:hAnsi="Calibri" w:cs="Calibri"/>
                <w:color w:val="000000"/>
              </w:rPr>
              <w:t xml:space="preserve"> Flounder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F6B87F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3.32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10B6E8" w14:textId="444C2C5F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00581</w:t>
            </w:r>
            <w:r w:rsidR="001C4E67">
              <w:rPr>
                <w:rFonts w:ascii="Calibri" w:eastAsia="Times New Roman" w:hAnsi="Calibri" w:cs="Calibri"/>
                <w:color w:val="000000"/>
                <w:vertAlign w:val="superscript"/>
              </w:rPr>
              <w:t>*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45A2CB" w14:textId="0D7F7A38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42</w:t>
            </w:r>
            <w:r w:rsidR="001C4E67">
              <w:rPr>
                <w:rFonts w:ascii="Calibri" w:eastAsia="Times New Roman" w:hAnsi="Calibri" w:cs="Calibri"/>
                <w:color w:val="000000"/>
                <w:vertAlign w:val="super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832EA6" w14:textId="6E8075E1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4.51</w:t>
            </w:r>
            <w:r w:rsidR="001C4E67">
              <w:rPr>
                <w:rFonts w:ascii="Calibri" w:eastAsia="Times New Roman" w:hAnsi="Calibri" w:cs="Calibri"/>
                <w:color w:val="000000"/>
                <w:vertAlign w:val="superscript"/>
              </w:rPr>
              <w:t>*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A1552B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792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4D3BAC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0932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F70270" w14:textId="7933F280" w:rsidR="007227C1" w:rsidRPr="009649B3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0018</w:t>
            </w:r>
            <w:r w:rsidR="009649B3">
              <w:rPr>
                <w:rFonts w:ascii="Calibri" w:eastAsia="Times New Roman" w:hAnsi="Calibri" w:cs="Calibri"/>
                <w:color w:val="000000"/>
                <w:vertAlign w:val="superscript"/>
              </w:rPr>
              <w:t>1</w:t>
            </w:r>
          </w:p>
        </w:tc>
      </w:tr>
      <w:tr w:rsidR="007227C1" w:rsidRPr="007227C1" w14:paraId="144C8FFA" w14:textId="77777777" w:rsidTr="001C4E67">
        <w:trPr>
          <w:trHeight w:val="290"/>
        </w:trPr>
        <w:tc>
          <w:tcPr>
            <w:tcW w:w="20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BDB6D9" w14:textId="77777777" w:rsidR="007227C1" w:rsidRPr="007227C1" w:rsidRDefault="007227C1" w:rsidP="007227C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proofErr w:type="spellStart"/>
            <w:r w:rsidRPr="007227C1">
              <w:rPr>
                <w:rFonts w:ascii="Calibri" w:eastAsia="Times New Roman" w:hAnsi="Calibri" w:cs="Calibri"/>
                <w:color w:val="000000"/>
              </w:rPr>
              <w:t>Juv</w:t>
            </w:r>
            <w:proofErr w:type="spellEnd"/>
            <w:r w:rsidRPr="007227C1">
              <w:rPr>
                <w:rFonts w:ascii="Calibri" w:eastAsia="Times New Roman" w:hAnsi="Calibri" w:cs="Calibri"/>
                <w:color w:val="000000"/>
              </w:rPr>
              <w:t xml:space="preserve"> Pinfish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1C7D58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2.26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0182FF" w14:textId="77D88E2C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0727</w:t>
            </w:r>
            <w:r w:rsidR="001C4E67">
              <w:rPr>
                <w:rFonts w:ascii="Calibri" w:eastAsia="Times New Roman" w:hAnsi="Calibri" w:cs="Calibri"/>
                <w:color w:val="000000"/>
                <w:vertAlign w:val="superscript"/>
              </w:rPr>
              <w:t>*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0B24F0" w14:textId="49D313BD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2</w:t>
            </w:r>
            <w:r w:rsidR="001C4E67">
              <w:rPr>
                <w:rFonts w:ascii="Calibri" w:eastAsia="Times New Roman" w:hAnsi="Calibri" w:cs="Calibri"/>
                <w:color w:val="000000"/>
                <w:vertAlign w:val="super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94DCC8" w14:textId="1E21FB0A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19.8</w:t>
            </w:r>
            <w:r w:rsidR="001C4E67">
              <w:rPr>
                <w:rFonts w:ascii="Calibri" w:eastAsia="Times New Roman" w:hAnsi="Calibri" w:cs="Calibri"/>
                <w:color w:val="000000"/>
                <w:vertAlign w:val="superscript"/>
              </w:rPr>
              <w:t>*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E6DD71" w14:textId="18A86436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946</w:t>
            </w:r>
            <w:r w:rsidR="001C4E67">
              <w:rPr>
                <w:rFonts w:ascii="Calibri" w:eastAsia="Times New Roman" w:hAnsi="Calibri" w:cs="Calibri"/>
                <w:color w:val="000000"/>
                <w:vertAlign w:val="superscript"/>
              </w:rPr>
              <w:t>*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CA0A65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101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FDB670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</w:tr>
      <w:tr w:rsidR="007227C1" w:rsidRPr="007227C1" w14:paraId="1F97EA88" w14:textId="77777777" w:rsidTr="001C4E67">
        <w:trPr>
          <w:trHeight w:val="290"/>
        </w:trPr>
        <w:tc>
          <w:tcPr>
            <w:tcW w:w="20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3C2084" w14:textId="0F191A3A" w:rsidR="007227C1" w:rsidRPr="00855700" w:rsidRDefault="007227C1" w:rsidP="007227C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proofErr w:type="spellStart"/>
            <w:r w:rsidRPr="00855700">
              <w:rPr>
                <w:rFonts w:ascii="Calibri" w:eastAsia="Times New Roman" w:hAnsi="Calibri" w:cs="Calibri"/>
                <w:color w:val="000000"/>
              </w:rPr>
              <w:t>Adu</w:t>
            </w:r>
            <w:proofErr w:type="spellEnd"/>
            <w:r w:rsidRPr="00855700">
              <w:rPr>
                <w:rFonts w:ascii="Calibri" w:eastAsia="Times New Roman" w:hAnsi="Calibri" w:cs="Calibri"/>
                <w:color w:val="000000"/>
              </w:rPr>
              <w:t xml:space="preserve"> Pinfish</w:t>
            </w:r>
            <w:r w:rsidR="001C4E67" w:rsidRPr="00855700">
              <w:rPr>
                <w:rFonts w:ascii="Calibri" w:eastAsia="Times New Roman" w:hAnsi="Calibri" w:cs="Calibri"/>
                <w:color w:val="000000"/>
                <w:vertAlign w:val="superscript"/>
              </w:rPr>
              <w:t>+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B858B9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2.11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3072D8" w14:textId="510FD5CC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08</w:t>
            </w:r>
            <w:r w:rsidR="001C4E67">
              <w:rPr>
                <w:rFonts w:ascii="Calibri" w:eastAsia="Times New Roman" w:hAnsi="Calibri" w:cs="Calibri"/>
                <w:color w:val="000000"/>
                <w:vertAlign w:val="super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B2A6CE" w14:textId="6789CBD3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7</w:t>
            </w:r>
            <w:r w:rsidR="001C4E67">
              <w:rPr>
                <w:rFonts w:ascii="Calibri" w:eastAsia="Times New Roman" w:hAnsi="Calibri" w:cs="Calibri"/>
                <w:color w:val="000000"/>
                <w:vertAlign w:val="super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B5FA9C" w14:textId="2C5D39E4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8</w:t>
            </w:r>
            <w:r w:rsidR="001C4E67">
              <w:rPr>
                <w:rFonts w:ascii="Calibri" w:eastAsia="Times New Roman" w:hAnsi="Calibri" w:cs="Calibri"/>
                <w:color w:val="000000"/>
                <w:vertAlign w:val="superscript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5C2158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947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77EB50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0875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8B1456" w14:textId="14A88794" w:rsidR="007227C1" w:rsidRPr="009649B3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002</w:t>
            </w:r>
            <w:r w:rsidR="009649B3">
              <w:rPr>
                <w:rFonts w:ascii="Calibri" w:eastAsia="Times New Roman" w:hAnsi="Calibri" w:cs="Calibri"/>
                <w:color w:val="000000"/>
                <w:vertAlign w:val="superscript"/>
              </w:rPr>
              <w:t>1</w:t>
            </w:r>
          </w:p>
        </w:tc>
      </w:tr>
      <w:tr w:rsidR="007227C1" w:rsidRPr="007227C1" w14:paraId="0A31CC26" w14:textId="77777777" w:rsidTr="001C4E67">
        <w:trPr>
          <w:trHeight w:val="290"/>
        </w:trPr>
        <w:tc>
          <w:tcPr>
            <w:tcW w:w="20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0D1B3B" w14:textId="3AF8CC6A" w:rsidR="007227C1" w:rsidRPr="00855700" w:rsidRDefault="007227C1" w:rsidP="007227C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proofErr w:type="spellStart"/>
            <w:r w:rsidRPr="00855700">
              <w:rPr>
                <w:rFonts w:ascii="Calibri" w:eastAsia="Times New Roman" w:hAnsi="Calibri" w:cs="Calibri"/>
                <w:color w:val="000000"/>
              </w:rPr>
              <w:t>Juv</w:t>
            </w:r>
            <w:proofErr w:type="spellEnd"/>
            <w:r w:rsidRPr="00855700">
              <w:rPr>
                <w:rFonts w:ascii="Calibri" w:eastAsia="Times New Roman" w:hAnsi="Calibri" w:cs="Calibri"/>
                <w:color w:val="000000"/>
              </w:rPr>
              <w:t xml:space="preserve"> Menhaden</w:t>
            </w:r>
            <w:r w:rsidR="001C4E67" w:rsidRPr="00855700">
              <w:rPr>
                <w:rFonts w:ascii="Calibri" w:eastAsia="Times New Roman" w:hAnsi="Calibri" w:cs="Calibri"/>
                <w:color w:val="000000"/>
                <w:vertAlign w:val="superscript"/>
              </w:rPr>
              <w:t>+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DA6645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925BFB" w14:textId="1D427054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17</w:t>
            </w:r>
            <w:r w:rsidR="001C4E67">
              <w:rPr>
                <w:rFonts w:ascii="Calibri" w:eastAsia="Times New Roman" w:hAnsi="Calibri" w:cs="Calibri"/>
                <w:color w:val="000000"/>
                <w:vertAlign w:val="super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DF69D9" w14:textId="18DBFA72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2.3</w:t>
            </w:r>
            <w:r w:rsidR="001C4E67">
              <w:rPr>
                <w:rFonts w:ascii="Calibri" w:eastAsia="Times New Roman" w:hAnsi="Calibri" w:cs="Calibri"/>
                <w:color w:val="000000"/>
                <w:vertAlign w:val="super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EC967B" w14:textId="2405A548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19.4</w:t>
            </w:r>
            <w:r w:rsidR="001C4E67">
              <w:rPr>
                <w:rFonts w:ascii="Calibri" w:eastAsia="Times New Roman" w:hAnsi="Calibri" w:cs="Calibri"/>
                <w:color w:val="000000"/>
                <w:vertAlign w:val="superscript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55AED8" w14:textId="07A27E98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254</w:t>
            </w:r>
            <w:r w:rsidR="001C4E67">
              <w:rPr>
                <w:rFonts w:ascii="Calibri" w:eastAsia="Times New Roman" w:hAnsi="Calibri" w:cs="Calibri"/>
                <w:color w:val="000000"/>
                <w:vertAlign w:val="superscript"/>
              </w:rPr>
              <w:t>*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217D39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119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CDA4A3" w14:textId="2065E8F2" w:rsidR="007227C1" w:rsidRPr="009649B3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1.00E-04</w:t>
            </w:r>
            <w:r w:rsidR="009649B3">
              <w:rPr>
                <w:rFonts w:ascii="Calibri" w:eastAsia="Times New Roman" w:hAnsi="Calibri" w:cs="Calibri"/>
                <w:color w:val="000000"/>
                <w:vertAlign w:val="superscript"/>
              </w:rPr>
              <w:t>1</w:t>
            </w:r>
          </w:p>
        </w:tc>
      </w:tr>
      <w:tr w:rsidR="007227C1" w:rsidRPr="007227C1" w14:paraId="6C2C3BD6" w14:textId="77777777" w:rsidTr="001C4E67">
        <w:trPr>
          <w:trHeight w:val="290"/>
        </w:trPr>
        <w:tc>
          <w:tcPr>
            <w:tcW w:w="20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718A7F" w14:textId="13E7B433" w:rsidR="007227C1" w:rsidRPr="007227C1" w:rsidRDefault="007227C1" w:rsidP="007227C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proofErr w:type="spellStart"/>
            <w:r w:rsidRPr="007227C1">
              <w:rPr>
                <w:rFonts w:ascii="Calibri" w:eastAsia="Times New Roman" w:hAnsi="Calibri" w:cs="Calibri"/>
                <w:color w:val="000000"/>
              </w:rPr>
              <w:t>Adu</w:t>
            </w:r>
            <w:proofErr w:type="spellEnd"/>
            <w:r w:rsidRPr="007227C1">
              <w:rPr>
                <w:rFonts w:ascii="Calibri" w:eastAsia="Times New Roman" w:hAnsi="Calibri" w:cs="Calibri"/>
                <w:color w:val="000000"/>
              </w:rPr>
              <w:t xml:space="preserve"> Menhaden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DB08EC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2.02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F216F5" w14:textId="7FDF52F9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569</w:t>
            </w:r>
            <w:r w:rsidR="001C4E67">
              <w:rPr>
                <w:rFonts w:ascii="Calibri" w:eastAsia="Times New Roman" w:hAnsi="Calibri" w:cs="Calibri"/>
                <w:color w:val="000000"/>
                <w:vertAlign w:val="superscript"/>
              </w:rPr>
              <w:t>*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678AF3" w14:textId="357F1EC8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1.9</w:t>
            </w:r>
            <w:r w:rsidR="001C4E67">
              <w:rPr>
                <w:rFonts w:ascii="Calibri" w:eastAsia="Times New Roman" w:hAnsi="Calibri" w:cs="Calibri"/>
                <w:color w:val="000000"/>
                <w:vertAlign w:val="super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4A4CDF" w14:textId="68CCB01A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8.48</w:t>
            </w:r>
            <w:r w:rsidR="001C4E67">
              <w:rPr>
                <w:rFonts w:ascii="Calibri" w:eastAsia="Times New Roman" w:hAnsi="Calibri" w:cs="Calibri"/>
                <w:color w:val="000000"/>
                <w:vertAlign w:val="superscript"/>
              </w:rPr>
              <w:t>*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73AA27" w14:textId="0F8CC04C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909</w:t>
            </w:r>
            <w:r w:rsidR="001C4E67">
              <w:rPr>
                <w:rFonts w:ascii="Calibri" w:eastAsia="Times New Roman" w:hAnsi="Calibri" w:cs="Calibri"/>
                <w:color w:val="000000"/>
                <w:vertAlign w:val="superscript"/>
              </w:rPr>
              <w:t>*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537B47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224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AD15DA" w14:textId="00A65DE4" w:rsidR="007227C1" w:rsidRPr="009649B3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68</w:t>
            </w:r>
            <w:r w:rsidR="009649B3">
              <w:rPr>
                <w:rFonts w:ascii="Calibri" w:eastAsia="Times New Roman" w:hAnsi="Calibri" w:cs="Calibri"/>
                <w:color w:val="000000"/>
                <w:vertAlign w:val="superscript"/>
              </w:rPr>
              <w:t>1</w:t>
            </w:r>
          </w:p>
        </w:tc>
      </w:tr>
      <w:tr w:rsidR="007227C1" w:rsidRPr="007227C1" w14:paraId="6965FA70" w14:textId="77777777" w:rsidTr="001C4E67">
        <w:trPr>
          <w:trHeight w:val="290"/>
        </w:trPr>
        <w:tc>
          <w:tcPr>
            <w:tcW w:w="20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00734E" w14:textId="77777777" w:rsidR="007227C1" w:rsidRPr="007227C1" w:rsidRDefault="007227C1" w:rsidP="007227C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proofErr w:type="spellStart"/>
            <w:r w:rsidRPr="007227C1">
              <w:rPr>
                <w:rFonts w:ascii="Calibri" w:eastAsia="Times New Roman" w:hAnsi="Calibri" w:cs="Calibri"/>
                <w:color w:val="000000"/>
              </w:rPr>
              <w:t>Juv</w:t>
            </w:r>
            <w:proofErr w:type="spellEnd"/>
            <w:r w:rsidRPr="007227C1">
              <w:rPr>
                <w:rFonts w:ascii="Calibri" w:eastAsia="Times New Roman" w:hAnsi="Calibri" w:cs="Calibri"/>
                <w:color w:val="000000"/>
              </w:rPr>
              <w:t xml:space="preserve"> Mullet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546D33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2.71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EE0CB9" w14:textId="25B9D7D6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38</w:t>
            </w:r>
            <w:r w:rsidR="001C4E67">
              <w:rPr>
                <w:rFonts w:ascii="Calibri" w:eastAsia="Times New Roman" w:hAnsi="Calibri" w:cs="Calibri"/>
                <w:color w:val="000000"/>
                <w:vertAlign w:val="superscript"/>
              </w:rPr>
              <w:t>*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6B152F" w14:textId="6599F75E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2.4</w:t>
            </w:r>
            <w:r w:rsidR="001C4E67">
              <w:rPr>
                <w:rFonts w:ascii="Calibri" w:eastAsia="Times New Roman" w:hAnsi="Calibri" w:cs="Calibri"/>
                <w:color w:val="000000"/>
                <w:vertAlign w:val="super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188F34" w14:textId="5EB3CE0D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33</w:t>
            </w:r>
            <w:r w:rsidR="001C4E67">
              <w:rPr>
                <w:rFonts w:ascii="Calibri" w:eastAsia="Times New Roman" w:hAnsi="Calibri" w:cs="Calibri"/>
                <w:color w:val="000000"/>
                <w:vertAlign w:val="superscript"/>
              </w:rPr>
              <w:t>*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3AA3A4" w14:textId="32F4C10F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408</w:t>
            </w:r>
            <w:r w:rsidR="001C4E67">
              <w:rPr>
                <w:rFonts w:ascii="Calibri" w:eastAsia="Times New Roman" w:hAnsi="Calibri" w:cs="Calibri"/>
                <w:color w:val="000000"/>
                <w:vertAlign w:val="superscript"/>
              </w:rPr>
              <w:t>*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A4BE0A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0728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1B8263" w14:textId="096C9C5E" w:rsidR="007227C1" w:rsidRPr="009649B3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002</w:t>
            </w:r>
            <w:r w:rsidR="009649B3">
              <w:rPr>
                <w:rFonts w:ascii="Calibri" w:eastAsia="Times New Roman" w:hAnsi="Calibri" w:cs="Calibri"/>
                <w:color w:val="000000"/>
                <w:vertAlign w:val="superscript"/>
              </w:rPr>
              <w:t>1</w:t>
            </w:r>
          </w:p>
        </w:tc>
      </w:tr>
      <w:tr w:rsidR="007227C1" w:rsidRPr="007227C1" w14:paraId="656C4895" w14:textId="77777777" w:rsidTr="001C4E67">
        <w:trPr>
          <w:trHeight w:val="290"/>
        </w:trPr>
        <w:tc>
          <w:tcPr>
            <w:tcW w:w="20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4578E0" w14:textId="729F2B59" w:rsidR="007227C1" w:rsidRPr="007227C1" w:rsidRDefault="007227C1" w:rsidP="007227C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proofErr w:type="spellStart"/>
            <w:r w:rsidRPr="007227C1">
              <w:rPr>
                <w:rFonts w:ascii="Calibri" w:eastAsia="Times New Roman" w:hAnsi="Calibri" w:cs="Calibri"/>
                <w:color w:val="000000"/>
              </w:rPr>
              <w:t>Adu</w:t>
            </w:r>
            <w:proofErr w:type="spellEnd"/>
            <w:r w:rsidRPr="007227C1">
              <w:rPr>
                <w:rFonts w:ascii="Calibri" w:eastAsia="Times New Roman" w:hAnsi="Calibri" w:cs="Calibri"/>
                <w:color w:val="000000"/>
              </w:rPr>
              <w:t xml:space="preserve"> Mullet</w:t>
            </w:r>
            <w:r w:rsidR="001C4E67">
              <w:rPr>
                <w:rFonts w:ascii="Calibri" w:eastAsia="Times New Roman" w:hAnsi="Calibri" w:cs="Calibri"/>
                <w:color w:val="000000"/>
                <w:vertAlign w:val="superscript"/>
              </w:rPr>
              <w:t>+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3AE936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11B388" w14:textId="5F4ED96F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1.44</w:t>
            </w:r>
            <w:r w:rsidR="001C4E67">
              <w:rPr>
                <w:rFonts w:ascii="Calibri" w:eastAsia="Times New Roman" w:hAnsi="Calibri" w:cs="Calibri"/>
                <w:color w:val="000000"/>
                <w:vertAlign w:val="super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212612" w14:textId="6EF86AF0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8</w:t>
            </w:r>
            <w:r w:rsidR="001C4E67">
              <w:rPr>
                <w:rFonts w:ascii="Calibri" w:eastAsia="Times New Roman" w:hAnsi="Calibri" w:cs="Calibri"/>
                <w:color w:val="000000"/>
                <w:vertAlign w:val="super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BE6D2F" w14:textId="4B2B5D71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12.3</w:t>
            </w:r>
            <w:r w:rsidR="001C4E67">
              <w:rPr>
                <w:rFonts w:ascii="Calibri" w:eastAsia="Times New Roman" w:hAnsi="Calibri" w:cs="Calibri"/>
                <w:color w:val="000000"/>
                <w:vertAlign w:val="superscript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6F8C73" w14:textId="59AC9363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16</w:t>
            </w:r>
            <w:r w:rsidR="001C4E67">
              <w:rPr>
                <w:rFonts w:ascii="Calibri" w:eastAsia="Times New Roman" w:hAnsi="Calibri" w:cs="Calibri"/>
                <w:color w:val="000000"/>
                <w:vertAlign w:val="superscript"/>
              </w:rPr>
              <w:t>*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6BF297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0651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466A63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</w:tr>
      <w:tr w:rsidR="007227C1" w:rsidRPr="007227C1" w14:paraId="69829E27" w14:textId="77777777" w:rsidTr="001C4E67">
        <w:trPr>
          <w:trHeight w:val="290"/>
        </w:trPr>
        <w:tc>
          <w:tcPr>
            <w:tcW w:w="20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295632" w14:textId="77777777" w:rsidR="007227C1" w:rsidRPr="007227C1" w:rsidRDefault="007227C1" w:rsidP="007227C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Anchovy Silverside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DC7C60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2.65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9C6243" w14:textId="4C9F26EA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952</w:t>
            </w:r>
            <w:r w:rsidR="001C4E67">
              <w:rPr>
                <w:rFonts w:ascii="Calibri" w:eastAsia="Times New Roman" w:hAnsi="Calibri" w:cs="Calibri"/>
                <w:color w:val="000000"/>
                <w:vertAlign w:val="super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729A0D" w14:textId="10A4B2B5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2.3</w:t>
            </w:r>
            <w:r w:rsidR="001C4E67">
              <w:rPr>
                <w:rFonts w:ascii="Calibri" w:eastAsia="Times New Roman" w:hAnsi="Calibri" w:cs="Calibri"/>
                <w:color w:val="000000"/>
                <w:vertAlign w:val="super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8CCC59" w14:textId="1968791C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19.4</w:t>
            </w:r>
            <w:r w:rsidR="001C4E67">
              <w:rPr>
                <w:rFonts w:ascii="Calibri" w:eastAsia="Times New Roman" w:hAnsi="Calibri" w:cs="Calibri"/>
                <w:color w:val="000000"/>
                <w:vertAlign w:val="superscript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885431" w14:textId="57FAF938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854</w:t>
            </w:r>
            <w:r w:rsidR="001C4E67">
              <w:rPr>
                <w:rFonts w:ascii="Calibri" w:eastAsia="Times New Roman" w:hAnsi="Calibri" w:cs="Calibri"/>
                <w:color w:val="000000"/>
                <w:vertAlign w:val="superscript"/>
              </w:rPr>
              <w:t>*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1297D3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119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5719B9" w14:textId="26B77FE4" w:rsidR="007227C1" w:rsidRPr="009649B3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002</w:t>
            </w:r>
            <w:r w:rsidR="009649B3">
              <w:rPr>
                <w:rFonts w:ascii="Calibri" w:eastAsia="Times New Roman" w:hAnsi="Calibri" w:cs="Calibri"/>
                <w:color w:val="000000"/>
                <w:vertAlign w:val="superscript"/>
              </w:rPr>
              <w:t>1</w:t>
            </w:r>
          </w:p>
        </w:tc>
      </w:tr>
      <w:tr w:rsidR="007227C1" w:rsidRPr="007227C1" w14:paraId="25267DAC" w14:textId="77777777" w:rsidTr="001C4E67">
        <w:trPr>
          <w:trHeight w:val="290"/>
        </w:trPr>
        <w:tc>
          <w:tcPr>
            <w:tcW w:w="20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FA371A" w14:textId="77777777" w:rsidR="007227C1" w:rsidRPr="007227C1" w:rsidRDefault="007227C1" w:rsidP="007227C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Gar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20C0BA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3.34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8E8911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highlight w:val="yellow"/>
              </w:rPr>
            </w:pPr>
            <w:commentRangeStart w:id="1"/>
            <w:r w:rsidRPr="007227C1">
              <w:rPr>
                <w:rFonts w:ascii="Calibri" w:eastAsia="Times New Roman" w:hAnsi="Calibri" w:cs="Calibri"/>
                <w:color w:val="000000"/>
                <w:highlight w:val="yellow"/>
              </w:rPr>
              <w:t>0.04</w:t>
            </w:r>
            <w:commentRangeEnd w:id="1"/>
            <w:r w:rsidR="00A37648">
              <w:rPr>
                <w:rStyle w:val="CommentReference"/>
              </w:rPr>
              <w:commentReference w:id="1"/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2D47CA" w14:textId="5237AF36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48</w:t>
            </w:r>
            <w:r w:rsidR="001C4E67">
              <w:rPr>
                <w:rFonts w:ascii="Calibri" w:eastAsia="Times New Roman" w:hAnsi="Calibri" w:cs="Calibri"/>
                <w:color w:val="000000"/>
                <w:vertAlign w:val="superscript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27D876" w14:textId="7160F7AB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2.25</w:t>
            </w:r>
            <w:r w:rsidR="001C4E67">
              <w:rPr>
                <w:rFonts w:ascii="Calibri" w:eastAsia="Times New Roman" w:hAnsi="Calibri" w:cs="Calibri"/>
                <w:color w:val="000000"/>
                <w:vertAlign w:val="superscript"/>
              </w:rPr>
              <w:t>3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A81D08" w14:textId="58C72664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104</w:t>
            </w:r>
            <w:r w:rsidR="001C4E67">
              <w:rPr>
                <w:rFonts w:ascii="Calibri" w:eastAsia="Times New Roman" w:hAnsi="Calibri" w:cs="Calibri"/>
                <w:color w:val="000000"/>
                <w:vertAlign w:val="superscript"/>
              </w:rPr>
              <w:t>*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6E809E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213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48F687" w14:textId="668EC8AF" w:rsidR="007227C1" w:rsidRPr="009649B3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4E2C07">
              <w:rPr>
                <w:rFonts w:ascii="Calibri" w:eastAsia="Times New Roman" w:hAnsi="Calibri" w:cs="Calibri"/>
                <w:color w:val="000000"/>
                <w:highlight w:val="yellow"/>
              </w:rPr>
              <w:t>0.002</w:t>
            </w:r>
          </w:p>
        </w:tc>
      </w:tr>
      <w:tr w:rsidR="007227C1" w:rsidRPr="007227C1" w14:paraId="3CF3A17D" w14:textId="77777777" w:rsidTr="001C4E67">
        <w:trPr>
          <w:trHeight w:val="290"/>
        </w:trPr>
        <w:tc>
          <w:tcPr>
            <w:tcW w:w="20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B00726" w14:textId="77777777" w:rsidR="007227C1" w:rsidRPr="00587DE8" w:rsidRDefault="007227C1" w:rsidP="007227C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587DE8">
              <w:rPr>
                <w:rFonts w:ascii="Calibri" w:eastAsia="Times New Roman" w:hAnsi="Calibri" w:cs="Calibri"/>
                <w:color w:val="000000"/>
              </w:rPr>
              <w:t>Stingray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0F2A94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3.17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E12737" w14:textId="77777777" w:rsidR="007227C1" w:rsidRPr="00EC318A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highlight w:val="yellow"/>
              </w:rPr>
            </w:pPr>
            <w:r w:rsidRPr="00EC318A">
              <w:rPr>
                <w:rFonts w:ascii="Calibri" w:eastAsia="Times New Roman" w:hAnsi="Calibri" w:cs="Calibri"/>
                <w:color w:val="000000"/>
                <w:highlight w:val="yellow"/>
              </w:rPr>
              <w:t>0.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AA2C58" w14:textId="6A8047DC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48</w:t>
            </w:r>
            <w:r w:rsidR="002F0FC0">
              <w:rPr>
                <w:rFonts w:ascii="Calibri" w:eastAsia="Times New Roman" w:hAnsi="Calibri" w:cs="Calibri"/>
                <w:color w:val="000000"/>
                <w:vertAlign w:val="superscript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73EAC3" w14:textId="0D1D040B" w:rsidR="007227C1" w:rsidRPr="00206129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206129">
              <w:rPr>
                <w:rFonts w:ascii="Calibri" w:eastAsia="Times New Roman" w:hAnsi="Calibri" w:cs="Calibri"/>
                <w:color w:val="000000"/>
              </w:rPr>
              <w:t>1</w:t>
            </w:r>
            <w:r w:rsidR="00206129">
              <w:rPr>
                <w:rFonts w:ascii="Calibri" w:eastAsia="Times New Roman" w:hAnsi="Calibri" w:cs="Calibri"/>
                <w:color w:val="000000"/>
                <w:vertAlign w:val="superscript"/>
              </w:rPr>
              <w:t>5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01F690" w14:textId="46CA050C" w:rsidR="007227C1" w:rsidRPr="00571076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197</w:t>
            </w:r>
            <w:r w:rsidR="00571076">
              <w:rPr>
                <w:rFonts w:ascii="Calibri" w:eastAsia="Times New Roman" w:hAnsi="Calibri" w:cs="Calibri"/>
                <w:color w:val="000000"/>
                <w:vertAlign w:val="superscript"/>
              </w:rPr>
              <w:t>*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5C9CE0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48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FAF772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</w:tr>
      <w:tr w:rsidR="007227C1" w:rsidRPr="007227C1" w14:paraId="7DABDDB2" w14:textId="77777777" w:rsidTr="001C4E67">
        <w:trPr>
          <w:trHeight w:val="290"/>
        </w:trPr>
        <w:tc>
          <w:tcPr>
            <w:tcW w:w="20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87006A" w14:textId="77777777" w:rsidR="007227C1" w:rsidRPr="007227C1" w:rsidRDefault="007227C1" w:rsidP="007227C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Diving Birds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27D1B3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3.48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A4AF25" w14:textId="6766B705" w:rsidR="007227C1" w:rsidRPr="00EC318A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00147</w:t>
            </w:r>
            <w:r w:rsidR="00206129">
              <w:rPr>
                <w:rFonts w:ascii="Calibri" w:eastAsia="Times New Roman" w:hAnsi="Calibri" w:cs="Calibri"/>
                <w:color w:val="000000"/>
                <w:vertAlign w:val="superscript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E006AA" w14:textId="102DEBB1" w:rsidR="007227C1" w:rsidRPr="00EC318A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1</w:t>
            </w:r>
            <w:r w:rsidR="00206129">
              <w:rPr>
                <w:rFonts w:ascii="Calibri" w:eastAsia="Times New Roman" w:hAnsi="Calibri" w:cs="Calibri"/>
                <w:color w:val="000000"/>
                <w:vertAlign w:val="superscript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6C9AFF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commentRangeStart w:id="2"/>
            <w:r w:rsidRPr="00EC318A">
              <w:rPr>
                <w:rFonts w:ascii="Calibri" w:eastAsia="Times New Roman" w:hAnsi="Calibri" w:cs="Calibri"/>
                <w:color w:val="000000"/>
                <w:highlight w:val="yellow"/>
              </w:rPr>
              <w:t>50</w:t>
            </w:r>
            <w:commentRangeEnd w:id="2"/>
            <w:r w:rsidR="004D6477">
              <w:rPr>
                <w:rStyle w:val="CommentReference"/>
              </w:rPr>
              <w:commentReference w:id="2"/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83106B" w14:textId="4F308AAE" w:rsidR="007227C1" w:rsidRPr="00571076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</w:t>
            </w:r>
            <w:r w:rsidR="00571076">
              <w:rPr>
                <w:rFonts w:ascii="Calibri" w:eastAsia="Times New Roman" w:hAnsi="Calibri" w:cs="Calibri"/>
                <w:color w:val="000000"/>
                <w:vertAlign w:val="superscript"/>
              </w:rPr>
              <w:t>*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197BF0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002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B48053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</w:tr>
      <w:tr w:rsidR="007227C1" w:rsidRPr="007227C1" w14:paraId="673783A7" w14:textId="77777777" w:rsidTr="001C4E67">
        <w:trPr>
          <w:trHeight w:val="290"/>
        </w:trPr>
        <w:tc>
          <w:tcPr>
            <w:tcW w:w="20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64E4EF" w14:textId="77777777" w:rsidR="007227C1" w:rsidRPr="007227C1" w:rsidRDefault="007227C1" w:rsidP="007227C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Pelicans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AF749F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3.45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19E2C2" w14:textId="54083572" w:rsidR="007227C1" w:rsidRPr="00EC318A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00747</w:t>
            </w:r>
            <w:r w:rsidR="00206129">
              <w:rPr>
                <w:rFonts w:ascii="Calibri" w:eastAsia="Times New Roman" w:hAnsi="Calibri" w:cs="Calibri"/>
                <w:color w:val="000000"/>
                <w:vertAlign w:val="superscript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1D1501" w14:textId="528FCB25" w:rsidR="007227C1" w:rsidRPr="00EC318A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1</w:t>
            </w:r>
            <w:r w:rsidR="00206129">
              <w:rPr>
                <w:rFonts w:ascii="Calibri" w:eastAsia="Times New Roman" w:hAnsi="Calibri" w:cs="Calibri"/>
                <w:color w:val="000000"/>
                <w:vertAlign w:val="superscript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BB89C1" w14:textId="77777777" w:rsidR="007227C1" w:rsidRPr="00571076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highlight w:val="yellow"/>
              </w:rPr>
            </w:pPr>
            <w:r w:rsidRPr="00571076">
              <w:rPr>
                <w:rFonts w:ascii="Calibri" w:eastAsia="Times New Roman" w:hAnsi="Calibri" w:cs="Calibri"/>
                <w:color w:val="000000"/>
                <w:highlight w:val="yellow"/>
              </w:rPr>
              <w:t>17.7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A0620A" w14:textId="14452695" w:rsidR="007227C1" w:rsidRPr="00571076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5.41E-05</w:t>
            </w:r>
            <w:r w:rsidR="00571076">
              <w:rPr>
                <w:rFonts w:ascii="Calibri" w:eastAsia="Times New Roman" w:hAnsi="Calibri" w:cs="Calibri"/>
                <w:color w:val="000000"/>
                <w:vertAlign w:val="superscript"/>
              </w:rPr>
              <w:t>*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DE0AED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00565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55F226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</w:tr>
      <w:tr w:rsidR="007227C1" w:rsidRPr="007227C1" w14:paraId="3A721B26" w14:textId="77777777" w:rsidTr="001C4E67">
        <w:trPr>
          <w:trHeight w:val="290"/>
        </w:trPr>
        <w:tc>
          <w:tcPr>
            <w:tcW w:w="20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C2946E" w14:textId="77777777" w:rsidR="007227C1" w:rsidRPr="007227C1" w:rsidRDefault="007227C1" w:rsidP="007227C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lastRenderedPageBreak/>
              <w:t>Marsh Birds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C515FA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3.36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E905BD" w14:textId="38622FF4" w:rsidR="007227C1" w:rsidRPr="00571076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00013</w:t>
            </w:r>
            <w:r w:rsidR="00206129">
              <w:rPr>
                <w:rFonts w:ascii="Calibri" w:eastAsia="Times New Roman" w:hAnsi="Calibri" w:cs="Calibri"/>
                <w:color w:val="000000"/>
                <w:vertAlign w:val="superscript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8E0F69" w14:textId="604CE86B" w:rsidR="007227C1" w:rsidRPr="00571076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5.48</w:t>
            </w:r>
            <w:r w:rsidR="00206129">
              <w:rPr>
                <w:rFonts w:ascii="Calibri" w:eastAsia="Times New Roman" w:hAnsi="Calibri" w:cs="Calibri"/>
                <w:color w:val="000000"/>
                <w:vertAlign w:val="superscript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F1EA43" w14:textId="240E7993" w:rsidR="007227C1" w:rsidRPr="00571076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87.6</w:t>
            </w:r>
            <w:r w:rsidR="00206129">
              <w:rPr>
                <w:rFonts w:ascii="Calibri" w:eastAsia="Times New Roman" w:hAnsi="Calibri" w:cs="Calibri"/>
                <w:color w:val="000000"/>
                <w:vertAlign w:val="superscript"/>
              </w:rPr>
              <w:t>7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B4F23E" w14:textId="48055398" w:rsidR="007227C1" w:rsidRPr="00571076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</w:t>
            </w:r>
            <w:r w:rsidR="00571076">
              <w:rPr>
                <w:rFonts w:ascii="Calibri" w:eastAsia="Times New Roman" w:hAnsi="Calibri" w:cs="Calibri"/>
                <w:color w:val="000000"/>
                <w:vertAlign w:val="superscript"/>
              </w:rPr>
              <w:t>*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BE0F91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0625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67D563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</w:tr>
      <w:tr w:rsidR="007227C1" w:rsidRPr="007227C1" w14:paraId="65B55399" w14:textId="77777777" w:rsidTr="001C4E67">
        <w:trPr>
          <w:trHeight w:val="290"/>
        </w:trPr>
        <w:tc>
          <w:tcPr>
            <w:tcW w:w="20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8845AA" w14:textId="77777777" w:rsidR="007227C1" w:rsidRPr="007227C1" w:rsidRDefault="007227C1" w:rsidP="007227C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Dolphins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E561D2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3.55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E6B80B" w14:textId="05590AC1" w:rsidR="007227C1" w:rsidRPr="00571076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08</w:t>
            </w:r>
            <w:r w:rsidR="00206129">
              <w:rPr>
                <w:rFonts w:ascii="Calibri" w:eastAsia="Times New Roman" w:hAnsi="Calibri" w:cs="Calibri"/>
                <w:color w:val="000000"/>
                <w:vertAlign w:val="superscript"/>
              </w:rPr>
              <w:t>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2F3020" w14:textId="45678068" w:rsidR="007227C1" w:rsidRPr="00571076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051</w:t>
            </w:r>
            <w:r w:rsidR="00206129">
              <w:rPr>
                <w:rFonts w:ascii="Calibri" w:eastAsia="Times New Roman" w:hAnsi="Calibri" w:cs="Calibri"/>
                <w:color w:val="000000"/>
                <w:vertAlign w:val="superscript"/>
              </w:rPr>
              <w:t>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5602F4" w14:textId="290D0B85" w:rsidR="007227C1" w:rsidRPr="00571076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25.3</w:t>
            </w:r>
            <w:r w:rsidR="00206129">
              <w:rPr>
                <w:rFonts w:ascii="Calibri" w:eastAsia="Times New Roman" w:hAnsi="Calibri" w:cs="Calibri"/>
                <w:color w:val="000000"/>
                <w:vertAlign w:val="superscript"/>
              </w:rPr>
              <w:t>9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BC47D9" w14:textId="78EE747E" w:rsidR="007227C1" w:rsidRPr="00571076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8.24E-05</w:t>
            </w:r>
            <w:r w:rsidR="00571076">
              <w:rPr>
                <w:rFonts w:ascii="Calibri" w:eastAsia="Times New Roman" w:hAnsi="Calibri" w:cs="Calibri"/>
                <w:color w:val="000000"/>
                <w:vertAlign w:val="superscript"/>
              </w:rPr>
              <w:t>*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1D1763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00202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171CB6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</w:tr>
      <w:tr w:rsidR="007227C1" w:rsidRPr="007227C1" w14:paraId="52135EDB" w14:textId="77777777" w:rsidTr="001C4E67">
        <w:trPr>
          <w:trHeight w:val="290"/>
        </w:trPr>
        <w:tc>
          <w:tcPr>
            <w:tcW w:w="20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54FA7B" w14:textId="77777777" w:rsidR="007227C1" w:rsidRPr="007227C1" w:rsidRDefault="007227C1" w:rsidP="007227C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Killifishes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1A4215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2.72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661424" w14:textId="6EF80DFE" w:rsidR="007227C1" w:rsidRPr="00571076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215</w:t>
            </w:r>
            <w:r w:rsidR="00571076">
              <w:rPr>
                <w:rFonts w:ascii="Calibri" w:eastAsia="Times New Roman" w:hAnsi="Calibri" w:cs="Calibri"/>
                <w:color w:val="000000"/>
                <w:vertAlign w:val="super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1F944D" w14:textId="3D3DABCE" w:rsidR="007227C1" w:rsidRPr="00571076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2.53</w:t>
            </w:r>
            <w:r w:rsidR="00571076">
              <w:rPr>
                <w:rFonts w:ascii="Calibri" w:eastAsia="Times New Roman" w:hAnsi="Calibri" w:cs="Calibri"/>
                <w:color w:val="000000"/>
                <w:vertAlign w:val="super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89250A" w14:textId="01F4D249" w:rsidR="007227C1" w:rsidRPr="00571076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19.4</w:t>
            </w:r>
            <w:r w:rsidR="00571076">
              <w:rPr>
                <w:rFonts w:ascii="Calibri" w:eastAsia="Times New Roman" w:hAnsi="Calibri" w:cs="Calibri"/>
                <w:color w:val="000000"/>
                <w:vertAlign w:val="superscript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5ECD06" w14:textId="2833E2D5" w:rsidR="007227C1" w:rsidRPr="00571076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966</w:t>
            </w:r>
            <w:r w:rsidR="00571076">
              <w:rPr>
                <w:rFonts w:ascii="Calibri" w:eastAsia="Times New Roman" w:hAnsi="Calibri" w:cs="Calibri"/>
                <w:color w:val="000000"/>
                <w:vertAlign w:val="superscript"/>
              </w:rPr>
              <w:t>*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EC113B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13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5DEB28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</w:tr>
      <w:tr w:rsidR="007227C1" w:rsidRPr="007227C1" w14:paraId="3BE98033" w14:textId="77777777" w:rsidTr="001C4E67">
        <w:trPr>
          <w:trHeight w:val="290"/>
        </w:trPr>
        <w:tc>
          <w:tcPr>
            <w:tcW w:w="20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2AE52E" w14:textId="6991D494" w:rsidR="007227C1" w:rsidRPr="00571076" w:rsidRDefault="007227C1" w:rsidP="007227C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proofErr w:type="spellStart"/>
            <w:r w:rsidRPr="007227C1">
              <w:rPr>
                <w:rFonts w:ascii="Calibri" w:eastAsia="Times New Roman" w:hAnsi="Calibri" w:cs="Calibri"/>
                <w:color w:val="000000"/>
              </w:rPr>
              <w:t>Juv</w:t>
            </w:r>
            <w:proofErr w:type="spellEnd"/>
            <w:r w:rsidRPr="007227C1">
              <w:rPr>
                <w:rFonts w:ascii="Calibri" w:eastAsia="Times New Roman" w:hAnsi="Calibri" w:cs="Calibri"/>
                <w:color w:val="000000"/>
              </w:rPr>
              <w:t xml:space="preserve"> </w:t>
            </w:r>
            <w:proofErr w:type="spellStart"/>
            <w:r w:rsidRPr="007227C1">
              <w:rPr>
                <w:rFonts w:ascii="Calibri" w:eastAsia="Times New Roman" w:hAnsi="Calibri" w:cs="Calibri"/>
                <w:color w:val="000000"/>
              </w:rPr>
              <w:t>Panaeids</w:t>
            </w:r>
            <w:proofErr w:type="spellEnd"/>
            <w:r w:rsidR="00571076">
              <w:rPr>
                <w:rFonts w:ascii="Calibri" w:eastAsia="Times New Roman" w:hAnsi="Calibri" w:cs="Calibri"/>
                <w:color w:val="000000"/>
                <w:vertAlign w:val="superscript"/>
              </w:rPr>
              <w:t>+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A6E596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2.05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C27719" w14:textId="1A952263" w:rsidR="007227C1" w:rsidRPr="00571076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205</w:t>
            </w:r>
            <w:r w:rsidR="00571076">
              <w:rPr>
                <w:rFonts w:ascii="Calibri" w:eastAsia="Times New Roman" w:hAnsi="Calibri" w:cs="Calibri"/>
                <w:color w:val="000000"/>
                <w:vertAlign w:val="super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5FB820" w14:textId="6654E3AA" w:rsidR="007227C1" w:rsidRPr="00571076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3</w:t>
            </w:r>
            <w:r w:rsidR="00571076">
              <w:rPr>
                <w:rFonts w:ascii="Calibri" w:eastAsia="Times New Roman" w:hAnsi="Calibri" w:cs="Calibri"/>
                <w:color w:val="000000"/>
                <w:vertAlign w:val="super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276663" w14:textId="61AED755" w:rsidR="007227C1" w:rsidRPr="00571076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66.6</w:t>
            </w:r>
            <w:r w:rsidR="00571076">
              <w:rPr>
                <w:rFonts w:ascii="Calibri" w:eastAsia="Times New Roman" w:hAnsi="Calibri" w:cs="Calibri"/>
                <w:color w:val="000000"/>
                <w:vertAlign w:val="superscript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8FB7BC" w14:textId="0B87CB46" w:rsidR="007227C1" w:rsidRPr="00571076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262</w:t>
            </w:r>
            <w:r w:rsidR="00571076">
              <w:rPr>
                <w:rFonts w:ascii="Calibri" w:eastAsia="Times New Roman" w:hAnsi="Calibri" w:cs="Calibri"/>
                <w:color w:val="000000"/>
                <w:vertAlign w:val="superscript"/>
              </w:rPr>
              <w:t>*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8883FB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045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3C2879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</w:tr>
      <w:tr w:rsidR="007227C1" w:rsidRPr="007227C1" w14:paraId="4AF27877" w14:textId="77777777" w:rsidTr="001C4E67">
        <w:trPr>
          <w:trHeight w:val="290"/>
        </w:trPr>
        <w:tc>
          <w:tcPr>
            <w:tcW w:w="20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E800FE" w14:textId="77777777" w:rsidR="007227C1" w:rsidRPr="007227C1" w:rsidRDefault="007227C1" w:rsidP="007227C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proofErr w:type="spellStart"/>
            <w:r w:rsidRPr="007227C1">
              <w:rPr>
                <w:rFonts w:ascii="Calibri" w:eastAsia="Times New Roman" w:hAnsi="Calibri" w:cs="Calibri"/>
                <w:color w:val="000000"/>
              </w:rPr>
              <w:t>Adu</w:t>
            </w:r>
            <w:proofErr w:type="spellEnd"/>
            <w:r w:rsidRPr="007227C1">
              <w:rPr>
                <w:rFonts w:ascii="Calibri" w:eastAsia="Times New Roman" w:hAnsi="Calibri" w:cs="Calibri"/>
                <w:color w:val="000000"/>
              </w:rPr>
              <w:t xml:space="preserve"> </w:t>
            </w:r>
            <w:proofErr w:type="spellStart"/>
            <w:r w:rsidRPr="007227C1">
              <w:rPr>
                <w:rFonts w:ascii="Calibri" w:eastAsia="Times New Roman" w:hAnsi="Calibri" w:cs="Calibri"/>
                <w:color w:val="000000"/>
              </w:rPr>
              <w:t>Panaeids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7AC94B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2.16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8924DB" w14:textId="2CBA9E3C" w:rsidR="007227C1" w:rsidRPr="009649B3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15.5</w:t>
            </w:r>
            <w:r w:rsidR="009649B3">
              <w:rPr>
                <w:rFonts w:ascii="Calibri" w:eastAsia="Times New Roman" w:hAnsi="Calibri" w:cs="Calibri"/>
                <w:color w:val="000000"/>
                <w:vertAlign w:val="superscript"/>
              </w:rPr>
              <w:t>*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579A89" w14:textId="0E552EA7" w:rsidR="007227C1" w:rsidRPr="009649B3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2.4</w:t>
            </w:r>
            <w:r w:rsidR="009649B3">
              <w:rPr>
                <w:rFonts w:ascii="Calibri" w:eastAsia="Times New Roman" w:hAnsi="Calibri" w:cs="Calibri"/>
                <w:color w:val="000000"/>
                <w:vertAlign w:val="super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D03D5B" w14:textId="74EB81C0" w:rsidR="007227C1" w:rsidRPr="009649B3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19.2</w:t>
            </w:r>
            <w:r w:rsidR="009649B3">
              <w:rPr>
                <w:rFonts w:ascii="Calibri" w:eastAsia="Times New Roman" w:hAnsi="Calibri" w:cs="Calibri"/>
                <w:color w:val="000000"/>
                <w:vertAlign w:val="superscript"/>
              </w:rPr>
              <w:t>*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CE9FC1" w14:textId="09DD8EBA" w:rsidR="007227C1" w:rsidRPr="009649B3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0388</w:t>
            </w:r>
            <w:r w:rsidR="009649B3">
              <w:rPr>
                <w:rFonts w:ascii="Calibri" w:eastAsia="Times New Roman" w:hAnsi="Calibri" w:cs="Calibri"/>
                <w:color w:val="000000"/>
                <w:vertAlign w:val="superscript"/>
              </w:rPr>
              <w:t>*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D384D5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125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9BB16E" w14:textId="13B91F4F" w:rsidR="007227C1" w:rsidRPr="009649B3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1.32</w:t>
            </w:r>
            <w:r w:rsidR="009649B3">
              <w:rPr>
                <w:rFonts w:ascii="Calibri" w:eastAsia="Times New Roman" w:hAnsi="Calibri" w:cs="Calibri"/>
                <w:color w:val="000000"/>
                <w:vertAlign w:val="superscript"/>
              </w:rPr>
              <w:t>1</w:t>
            </w:r>
          </w:p>
        </w:tc>
      </w:tr>
      <w:tr w:rsidR="007227C1" w:rsidRPr="007227C1" w14:paraId="70B9221C" w14:textId="77777777" w:rsidTr="001C4E67">
        <w:trPr>
          <w:trHeight w:val="290"/>
        </w:trPr>
        <w:tc>
          <w:tcPr>
            <w:tcW w:w="20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044D36" w14:textId="25355012" w:rsidR="007227C1" w:rsidRPr="009649B3" w:rsidRDefault="007227C1" w:rsidP="007227C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proofErr w:type="spellStart"/>
            <w:r w:rsidRPr="007227C1">
              <w:rPr>
                <w:rFonts w:ascii="Calibri" w:eastAsia="Times New Roman" w:hAnsi="Calibri" w:cs="Calibri"/>
                <w:color w:val="000000"/>
              </w:rPr>
              <w:t>Juv</w:t>
            </w:r>
            <w:proofErr w:type="spellEnd"/>
            <w:r w:rsidRPr="007227C1">
              <w:rPr>
                <w:rFonts w:ascii="Calibri" w:eastAsia="Times New Roman" w:hAnsi="Calibri" w:cs="Calibri"/>
                <w:color w:val="000000"/>
              </w:rPr>
              <w:t xml:space="preserve"> Blue Crab</w:t>
            </w:r>
            <w:r w:rsidR="009649B3">
              <w:rPr>
                <w:rFonts w:ascii="Calibri" w:eastAsia="Times New Roman" w:hAnsi="Calibri" w:cs="Calibri"/>
                <w:color w:val="000000"/>
                <w:vertAlign w:val="superscript"/>
              </w:rPr>
              <w:t>+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13049B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2.37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A48F0A" w14:textId="094D8A06" w:rsidR="007227C1" w:rsidRPr="009649B3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443</w:t>
            </w:r>
            <w:r w:rsidR="009649B3">
              <w:rPr>
                <w:rFonts w:ascii="Calibri" w:eastAsia="Times New Roman" w:hAnsi="Calibri" w:cs="Calibri"/>
                <w:color w:val="000000"/>
                <w:vertAlign w:val="super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105F94" w14:textId="7EB4C697" w:rsidR="007227C1" w:rsidRPr="009649B3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3</w:t>
            </w:r>
            <w:r w:rsidR="009649B3">
              <w:rPr>
                <w:rFonts w:ascii="Calibri" w:eastAsia="Times New Roman" w:hAnsi="Calibri" w:cs="Calibri"/>
                <w:color w:val="000000"/>
                <w:vertAlign w:val="super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2F8EA6" w14:textId="78339AD2" w:rsidR="007227C1" w:rsidRPr="009649B3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17</w:t>
            </w:r>
            <w:r w:rsidR="009649B3">
              <w:rPr>
                <w:rFonts w:ascii="Calibri" w:eastAsia="Times New Roman" w:hAnsi="Calibri" w:cs="Calibri"/>
                <w:color w:val="000000"/>
                <w:vertAlign w:val="superscript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8066FF" w14:textId="6EC74FD0" w:rsidR="007227C1" w:rsidRPr="009649B3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203</w:t>
            </w:r>
            <w:r w:rsidR="009649B3">
              <w:rPr>
                <w:rFonts w:ascii="Calibri" w:eastAsia="Times New Roman" w:hAnsi="Calibri" w:cs="Calibri"/>
                <w:color w:val="000000"/>
                <w:vertAlign w:val="superscript"/>
              </w:rPr>
              <w:t>*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FC25AB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176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3DF3A6" w14:textId="157EEEAC" w:rsidR="007227C1" w:rsidRPr="009649B3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002</w:t>
            </w:r>
            <w:r w:rsidR="009649B3">
              <w:rPr>
                <w:rFonts w:ascii="Calibri" w:eastAsia="Times New Roman" w:hAnsi="Calibri" w:cs="Calibri"/>
                <w:color w:val="000000"/>
                <w:vertAlign w:val="superscript"/>
              </w:rPr>
              <w:t>1</w:t>
            </w:r>
          </w:p>
        </w:tc>
      </w:tr>
      <w:tr w:rsidR="007227C1" w:rsidRPr="007227C1" w14:paraId="3BB29F76" w14:textId="77777777" w:rsidTr="001C4E67">
        <w:trPr>
          <w:trHeight w:val="290"/>
        </w:trPr>
        <w:tc>
          <w:tcPr>
            <w:tcW w:w="20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5E814A" w14:textId="77777777" w:rsidR="007227C1" w:rsidRPr="007227C1" w:rsidRDefault="007227C1" w:rsidP="007227C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proofErr w:type="spellStart"/>
            <w:r w:rsidRPr="007227C1">
              <w:rPr>
                <w:rFonts w:ascii="Calibri" w:eastAsia="Times New Roman" w:hAnsi="Calibri" w:cs="Calibri"/>
                <w:color w:val="000000"/>
              </w:rPr>
              <w:t>Adu</w:t>
            </w:r>
            <w:proofErr w:type="spellEnd"/>
            <w:r w:rsidRPr="007227C1">
              <w:rPr>
                <w:rFonts w:ascii="Calibri" w:eastAsia="Times New Roman" w:hAnsi="Calibri" w:cs="Calibri"/>
                <w:color w:val="000000"/>
              </w:rPr>
              <w:t xml:space="preserve"> Blue Crab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92A3C4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2.44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A14C4D" w14:textId="6F4DE38F" w:rsidR="007227C1" w:rsidRPr="009649B3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563</w:t>
            </w:r>
            <w:r w:rsidR="009649B3">
              <w:rPr>
                <w:rFonts w:ascii="Calibri" w:eastAsia="Times New Roman" w:hAnsi="Calibri" w:cs="Calibri"/>
                <w:color w:val="000000"/>
                <w:vertAlign w:val="superscript"/>
              </w:rPr>
              <w:t>*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F9055C" w14:textId="1A1FCEAD" w:rsidR="007227C1" w:rsidRPr="009649B3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2.4</w:t>
            </w:r>
            <w:r w:rsidR="009649B3">
              <w:rPr>
                <w:rFonts w:ascii="Calibri" w:eastAsia="Times New Roman" w:hAnsi="Calibri" w:cs="Calibri"/>
                <w:color w:val="000000"/>
                <w:vertAlign w:val="super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4F56AA" w14:textId="514881B6" w:rsidR="007227C1" w:rsidRPr="009649B3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8.5</w:t>
            </w:r>
            <w:r w:rsidR="009649B3">
              <w:rPr>
                <w:rFonts w:ascii="Calibri" w:eastAsia="Times New Roman" w:hAnsi="Calibri" w:cs="Calibri"/>
                <w:color w:val="000000"/>
                <w:vertAlign w:val="superscript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BC9318" w14:textId="65A50C2A" w:rsidR="007227C1" w:rsidRPr="009649B3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589</w:t>
            </w:r>
            <w:r w:rsidR="009649B3">
              <w:rPr>
                <w:rFonts w:ascii="Calibri" w:eastAsia="Times New Roman" w:hAnsi="Calibri" w:cs="Calibri"/>
                <w:color w:val="000000"/>
                <w:vertAlign w:val="superscript"/>
              </w:rPr>
              <w:t>*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63E9AA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282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0818F7" w14:textId="4196F1AF" w:rsidR="007227C1" w:rsidRPr="009649B3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601</w:t>
            </w:r>
            <w:r w:rsidR="009649B3">
              <w:rPr>
                <w:rFonts w:ascii="Calibri" w:eastAsia="Times New Roman" w:hAnsi="Calibri" w:cs="Calibri"/>
                <w:color w:val="000000"/>
                <w:vertAlign w:val="superscript"/>
              </w:rPr>
              <w:t>1</w:t>
            </w:r>
          </w:p>
        </w:tc>
      </w:tr>
      <w:tr w:rsidR="007227C1" w:rsidRPr="007227C1" w14:paraId="0F986185" w14:textId="77777777" w:rsidTr="001C4E67">
        <w:trPr>
          <w:trHeight w:val="290"/>
        </w:trPr>
        <w:tc>
          <w:tcPr>
            <w:tcW w:w="20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9C42B7" w14:textId="77777777" w:rsidR="007227C1" w:rsidRPr="007227C1" w:rsidRDefault="007227C1" w:rsidP="007227C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proofErr w:type="spellStart"/>
            <w:r w:rsidRPr="007227C1">
              <w:rPr>
                <w:rFonts w:ascii="Calibri" w:eastAsia="Times New Roman" w:hAnsi="Calibri" w:cs="Calibri"/>
                <w:color w:val="000000"/>
              </w:rPr>
              <w:t>Carn</w:t>
            </w:r>
            <w:proofErr w:type="spellEnd"/>
            <w:r w:rsidRPr="007227C1">
              <w:rPr>
                <w:rFonts w:ascii="Calibri" w:eastAsia="Times New Roman" w:hAnsi="Calibri" w:cs="Calibri"/>
                <w:color w:val="000000"/>
              </w:rPr>
              <w:t xml:space="preserve"> Insects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B83FF2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2.68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79FC1C" w14:textId="7E13CB76" w:rsidR="007227C1" w:rsidRPr="009649B3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0171</w:t>
            </w:r>
            <w:r w:rsidR="009649B3">
              <w:rPr>
                <w:rFonts w:ascii="Calibri" w:eastAsia="Times New Roman" w:hAnsi="Calibri" w:cs="Calibri"/>
                <w:color w:val="000000"/>
                <w:vertAlign w:val="superscript"/>
              </w:rPr>
              <w:t>*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C985CD" w14:textId="595DBDDE" w:rsidR="007227C1" w:rsidRPr="009649B3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6</w:t>
            </w:r>
            <w:r w:rsidR="00206129">
              <w:rPr>
                <w:rFonts w:ascii="Calibri" w:eastAsia="Times New Roman" w:hAnsi="Calibri" w:cs="Calibri"/>
                <w:color w:val="000000"/>
                <w:vertAlign w:val="superscript"/>
              </w:rPr>
              <w:t>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1EFC30" w14:textId="4DA29A1C" w:rsidR="007227C1" w:rsidRPr="009649B3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30</w:t>
            </w:r>
            <w:r w:rsidR="00206129">
              <w:rPr>
                <w:rFonts w:ascii="Calibri" w:eastAsia="Times New Roman" w:hAnsi="Calibri" w:cs="Calibri"/>
                <w:color w:val="000000"/>
                <w:vertAlign w:val="superscript"/>
              </w:rPr>
              <w:t>10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BD9ACC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commentRangeStart w:id="3"/>
            <w:r w:rsidRPr="009649B3">
              <w:rPr>
                <w:rFonts w:ascii="Calibri" w:eastAsia="Times New Roman" w:hAnsi="Calibri" w:cs="Calibri"/>
                <w:color w:val="000000"/>
                <w:highlight w:val="yellow"/>
              </w:rPr>
              <w:t>0.3</w:t>
            </w:r>
            <w:commentRangeEnd w:id="3"/>
            <w:r w:rsidR="00C67253">
              <w:rPr>
                <w:rStyle w:val="CommentReference"/>
              </w:rPr>
              <w:commentReference w:id="3"/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E86A63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2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462F7B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</w:tr>
      <w:tr w:rsidR="007227C1" w:rsidRPr="007227C1" w14:paraId="69B9A2B5" w14:textId="77777777" w:rsidTr="001C4E67">
        <w:trPr>
          <w:trHeight w:val="290"/>
        </w:trPr>
        <w:tc>
          <w:tcPr>
            <w:tcW w:w="20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E1EB01" w14:textId="77777777" w:rsidR="007227C1" w:rsidRPr="007227C1" w:rsidRDefault="007227C1" w:rsidP="007227C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Grass Shrimp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016E56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2.05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F2C570" w14:textId="460B4E18" w:rsidR="007227C1" w:rsidRPr="009649B3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446</w:t>
            </w:r>
            <w:r w:rsidR="009649B3">
              <w:rPr>
                <w:rFonts w:ascii="Calibri" w:eastAsia="Times New Roman" w:hAnsi="Calibri" w:cs="Calibri"/>
                <w:color w:val="000000"/>
                <w:vertAlign w:val="super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8D3E9D" w14:textId="3ABFBE85" w:rsidR="007227C1" w:rsidRPr="009649B3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4.5</w:t>
            </w:r>
            <w:r w:rsidR="009649B3">
              <w:rPr>
                <w:rFonts w:ascii="Calibri" w:eastAsia="Times New Roman" w:hAnsi="Calibri" w:cs="Calibri"/>
                <w:color w:val="000000"/>
                <w:vertAlign w:val="super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A800A7" w14:textId="68FCB8F3" w:rsidR="007227C1" w:rsidRPr="009649B3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18</w:t>
            </w:r>
            <w:r w:rsidR="009649B3">
              <w:rPr>
                <w:rFonts w:ascii="Calibri" w:eastAsia="Times New Roman" w:hAnsi="Calibri" w:cs="Calibri"/>
                <w:color w:val="000000"/>
                <w:vertAlign w:val="superscript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2DC4A2" w14:textId="42502ACD" w:rsidR="007227C1" w:rsidRPr="009649B3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901</w:t>
            </w:r>
            <w:r w:rsidR="009649B3">
              <w:rPr>
                <w:rFonts w:ascii="Calibri" w:eastAsia="Times New Roman" w:hAnsi="Calibri" w:cs="Calibri"/>
                <w:color w:val="000000"/>
                <w:vertAlign w:val="superscript"/>
              </w:rPr>
              <w:t>*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DD5D02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25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45ED9E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</w:tr>
      <w:tr w:rsidR="007227C1" w:rsidRPr="007227C1" w14:paraId="499A2626" w14:textId="77777777" w:rsidTr="001C4E67">
        <w:trPr>
          <w:trHeight w:val="290"/>
        </w:trPr>
        <w:tc>
          <w:tcPr>
            <w:tcW w:w="20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A3F191" w14:textId="77777777" w:rsidR="007227C1" w:rsidRPr="007227C1" w:rsidRDefault="007227C1" w:rsidP="007227C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Other Crabs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770C29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1A5B7C" w14:textId="1886E33A" w:rsidR="007227C1" w:rsidRPr="009649B3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1</w:t>
            </w:r>
            <w:r w:rsidR="009649B3">
              <w:rPr>
                <w:rFonts w:ascii="Calibri" w:eastAsia="Times New Roman" w:hAnsi="Calibri" w:cs="Calibri"/>
                <w:color w:val="000000"/>
                <w:vertAlign w:val="super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346EAD" w14:textId="09C7D901" w:rsidR="007227C1" w:rsidRPr="009649B3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4.5</w:t>
            </w:r>
            <w:r w:rsidR="009649B3">
              <w:rPr>
                <w:rFonts w:ascii="Calibri" w:eastAsia="Times New Roman" w:hAnsi="Calibri" w:cs="Calibri"/>
                <w:color w:val="000000"/>
                <w:vertAlign w:val="super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86B964" w14:textId="52DC9FED" w:rsidR="007227C1" w:rsidRPr="009649B3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18</w:t>
            </w:r>
            <w:r w:rsidR="009649B3">
              <w:rPr>
                <w:rFonts w:ascii="Calibri" w:eastAsia="Times New Roman" w:hAnsi="Calibri" w:cs="Calibri"/>
                <w:color w:val="000000"/>
                <w:vertAlign w:val="superscript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83034E" w14:textId="74F03983" w:rsidR="007227C1" w:rsidRPr="009649B3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991</w:t>
            </w:r>
            <w:r w:rsidR="009649B3">
              <w:rPr>
                <w:rFonts w:ascii="Calibri" w:eastAsia="Times New Roman" w:hAnsi="Calibri" w:cs="Calibri"/>
                <w:color w:val="000000"/>
                <w:vertAlign w:val="superscript"/>
              </w:rPr>
              <w:t>*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226FDF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25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2AA21E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</w:tr>
      <w:tr w:rsidR="007227C1" w:rsidRPr="007227C1" w14:paraId="752A2317" w14:textId="77777777" w:rsidTr="001C4E67">
        <w:trPr>
          <w:trHeight w:val="290"/>
        </w:trPr>
        <w:tc>
          <w:tcPr>
            <w:tcW w:w="20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B6640F" w14:textId="77777777" w:rsidR="007227C1" w:rsidRPr="007227C1" w:rsidRDefault="007227C1" w:rsidP="007227C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Herb Insects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296EA4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863F3A" w14:textId="26408799" w:rsidR="007227C1" w:rsidRPr="009649B3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174</w:t>
            </w:r>
            <w:r w:rsidR="009649B3">
              <w:rPr>
                <w:rFonts w:ascii="Calibri" w:eastAsia="Times New Roman" w:hAnsi="Calibri" w:cs="Calibri"/>
                <w:color w:val="000000"/>
                <w:vertAlign w:val="superscript"/>
              </w:rPr>
              <w:t>*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347002" w14:textId="08DE950E" w:rsidR="007227C1" w:rsidRPr="009649B3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6</w:t>
            </w:r>
            <w:r w:rsidR="00206129">
              <w:rPr>
                <w:rFonts w:ascii="Calibri" w:eastAsia="Times New Roman" w:hAnsi="Calibri" w:cs="Calibri"/>
                <w:color w:val="000000"/>
                <w:vertAlign w:val="superscript"/>
              </w:rPr>
              <w:t>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B9D1B2" w14:textId="1FD87E33" w:rsidR="007227C1" w:rsidRPr="009649B3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30</w:t>
            </w:r>
            <w:r w:rsidR="00206129">
              <w:rPr>
                <w:rFonts w:ascii="Calibri" w:eastAsia="Times New Roman" w:hAnsi="Calibri" w:cs="Calibri"/>
                <w:color w:val="000000"/>
                <w:vertAlign w:val="superscript"/>
              </w:rPr>
              <w:t>10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AE72C1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9649B3">
              <w:rPr>
                <w:rFonts w:ascii="Calibri" w:eastAsia="Times New Roman" w:hAnsi="Calibri" w:cs="Calibri"/>
                <w:color w:val="000000"/>
                <w:highlight w:val="yellow"/>
              </w:rPr>
              <w:t>0.3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752ED4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2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925740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</w:tr>
      <w:tr w:rsidR="007227C1" w:rsidRPr="007227C1" w14:paraId="56CB86EF" w14:textId="77777777" w:rsidTr="001C4E67">
        <w:trPr>
          <w:trHeight w:val="290"/>
        </w:trPr>
        <w:tc>
          <w:tcPr>
            <w:tcW w:w="20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911852" w14:textId="77777777" w:rsidR="007227C1" w:rsidRPr="007227C1" w:rsidRDefault="007227C1" w:rsidP="007227C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Zooplankton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5F0272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ED7E3E" w14:textId="6813EC76" w:rsidR="007227C1" w:rsidRPr="002E5284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4.12</w:t>
            </w:r>
            <w:r w:rsidR="002E5284">
              <w:rPr>
                <w:rFonts w:ascii="Calibri" w:eastAsia="Times New Roman" w:hAnsi="Calibri" w:cs="Calibri"/>
                <w:color w:val="000000"/>
                <w:vertAlign w:val="super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10FE85" w14:textId="5F635929" w:rsidR="007227C1" w:rsidRPr="002E5284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28.8</w:t>
            </w:r>
            <w:r w:rsidR="002E5284">
              <w:rPr>
                <w:rFonts w:ascii="Calibri" w:eastAsia="Times New Roman" w:hAnsi="Calibri" w:cs="Calibri"/>
                <w:color w:val="000000"/>
                <w:vertAlign w:val="super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0100AC" w14:textId="01606220" w:rsidR="007227C1" w:rsidRPr="002E5284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84.9</w:t>
            </w:r>
            <w:r w:rsidR="002E5284">
              <w:rPr>
                <w:rFonts w:ascii="Calibri" w:eastAsia="Times New Roman" w:hAnsi="Calibri" w:cs="Calibri"/>
                <w:color w:val="000000"/>
                <w:vertAlign w:val="superscript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837D7C" w14:textId="69A10C23" w:rsidR="007227C1" w:rsidRPr="002E5284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489</w:t>
            </w:r>
            <w:r w:rsidR="002E5284">
              <w:rPr>
                <w:rFonts w:ascii="Calibri" w:eastAsia="Times New Roman" w:hAnsi="Calibri" w:cs="Calibri"/>
                <w:color w:val="000000"/>
                <w:vertAlign w:val="superscript"/>
              </w:rPr>
              <w:t>*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71BDF5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339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915DE3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</w:tr>
      <w:tr w:rsidR="007227C1" w:rsidRPr="007227C1" w14:paraId="00D64863" w14:textId="77777777" w:rsidTr="001C4E67">
        <w:trPr>
          <w:trHeight w:val="290"/>
        </w:trPr>
        <w:tc>
          <w:tcPr>
            <w:tcW w:w="20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0464E0" w14:textId="77777777" w:rsidR="007227C1" w:rsidRPr="007227C1" w:rsidRDefault="007227C1" w:rsidP="007227C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Oyster Spat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9ECE5A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5F1888" w14:textId="6C935863" w:rsidR="007227C1" w:rsidRPr="00962B1B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0356</w:t>
            </w:r>
            <w:r w:rsidR="00962B1B">
              <w:rPr>
                <w:rFonts w:ascii="Calibri" w:eastAsia="Times New Roman" w:hAnsi="Calibri" w:cs="Calibri"/>
                <w:color w:val="000000"/>
                <w:vertAlign w:val="superscript"/>
              </w:rPr>
              <w:t>*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3CD7F9" w14:textId="6BB2CD6A" w:rsidR="007227C1" w:rsidRPr="00962B1B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2</w:t>
            </w:r>
            <w:r w:rsidR="00962B1B">
              <w:rPr>
                <w:rFonts w:ascii="Calibri" w:eastAsia="Times New Roman" w:hAnsi="Calibri" w:cs="Calibri"/>
                <w:color w:val="000000"/>
                <w:vertAlign w:val="super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3638A3" w14:textId="457F5AA9" w:rsidR="007227C1" w:rsidRPr="00962B1B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40</w:t>
            </w:r>
            <w:r w:rsidR="00962B1B">
              <w:rPr>
                <w:rFonts w:ascii="Calibri" w:eastAsia="Times New Roman" w:hAnsi="Calibri" w:cs="Calibri"/>
                <w:color w:val="000000"/>
                <w:vertAlign w:val="superscript"/>
              </w:rPr>
              <w:t>*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277C22" w14:textId="41C5E8AD" w:rsidR="007227C1" w:rsidRPr="00962B1B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032</w:t>
            </w:r>
            <w:r w:rsidR="00962B1B">
              <w:rPr>
                <w:rFonts w:ascii="Calibri" w:eastAsia="Times New Roman" w:hAnsi="Calibri" w:cs="Calibri"/>
                <w:color w:val="000000"/>
                <w:vertAlign w:val="superscript"/>
              </w:rPr>
              <w:t>*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D22A06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05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A303D1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</w:tr>
      <w:tr w:rsidR="007227C1" w:rsidRPr="007227C1" w14:paraId="7B39E508" w14:textId="77777777" w:rsidTr="001C4E67">
        <w:trPr>
          <w:trHeight w:val="290"/>
        </w:trPr>
        <w:tc>
          <w:tcPr>
            <w:tcW w:w="20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A3C12D" w14:textId="77777777" w:rsidR="007227C1" w:rsidRPr="007227C1" w:rsidRDefault="007227C1" w:rsidP="007227C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Seed Oyster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36B291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2.05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6D3419" w14:textId="607C022C" w:rsidR="007227C1" w:rsidRPr="00962B1B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1.2</w:t>
            </w:r>
            <w:r w:rsidR="00962B1B">
              <w:rPr>
                <w:rFonts w:ascii="Calibri" w:eastAsia="Times New Roman" w:hAnsi="Calibri" w:cs="Calibri"/>
                <w:color w:val="000000"/>
                <w:vertAlign w:val="superscript"/>
              </w:rPr>
              <w:t>*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74919B" w14:textId="2A989DC4" w:rsidR="007227C1" w:rsidRPr="00962B1B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1.8</w:t>
            </w:r>
            <w:r w:rsidR="00962B1B">
              <w:rPr>
                <w:rFonts w:ascii="Calibri" w:eastAsia="Times New Roman" w:hAnsi="Calibri" w:cs="Calibri"/>
                <w:color w:val="000000"/>
                <w:vertAlign w:val="super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0297CA" w14:textId="3BE92891" w:rsidR="007227C1" w:rsidRPr="00962B1B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14.6</w:t>
            </w:r>
            <w:r w:rsidR="00962B1B">
              <w:rPr>
                <w:rFonts w:ascii="Calibri" w:eastAsia="Times New Roman" w:hAnsi="Calibri" w:cs="Calibri"/>
                <w:color w:val="000000"/>
                <w:vertAlign w:val="superscript"/>
              </w:rPr>
              <w:t>*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85E7DD" w14:textId="7AC61DA3" w:rsidR="007227C1" w:rsidRPr="00962B1B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625</w:t>
            </w:r>
            <w:r w:rsidR="00962B1B">
              <w:rPr>
                <w:rFonts w:ascii="Calibri" w:eastAsia="Times New Roman" w:hAnsi="Calibri" w:cs="Calibri"/>
                <w:color w:val="000000"/>
                <w:vertAlign w:val="superscript"/>
              </w:rPr>
              <w:t>*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1CEE11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123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E5C16B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</w:tr>
      <w:tr w:rsidR="007227C1" w:rsidRPr="007227C1" w14:paraId="4822014C" w14:textId="77777777" w:rsidTr="001C4E67">
        <w:trPr>
          <w:trHeight w:val="290"/>
        </w:trPr>
        <w:tc>
          <w:tcPr>
            <w:tcW w:w="20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1468D3" w14:textId="14AC3675" w:rsidR="007227C1" w:rsidRPr="00910CF4" w:rsidRDefault="007227C1" w:rsidP="007227C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Sack Oyster</w:t>
            </w:r>
            <w:r w:rsidR="00910CF4">
              <w:rPr>
                <w:rFonts w:ascii="Calibri" w:eastAsia="Times New Roman" w:hAnsi="Calibri" w:cs="Calibri"/>
                <w:color w:val="000000"/>
                <w:vertAlign w:val="superscript"/>
              </w:rPr>
              <w:t>+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066FD8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2.05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FDA1C9" w14:textId="1D6BE3B0" w:rsidR="007227C1" w:rsidRPr="00962B1B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685</w:t>
            </w:r>
            <w:r w:rsidR="00962B1B">
              <w:rPr>
                <w:rFonts w:ascii="Calibri" w:eastAsia="Times New Roman" w:hAnsi="Calibri" w:cs="Calibri"/>
                <w:color w:val="000000"/>
                <w:vertAlign w:val="super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348093" w14:textId="4F0A98F3" w:rsidR="007227C1" w:rsidRPr="00962B1B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2.4</w:t>
            </w:r>
            <w:r w:rsidR="00962B1B">
              <w:rPr>
                <w:rFonts w:ascii="Calibri" w:eastAsia="Times New Roman" w:hAnsi="Calibri" w:cs="Calibri"/>
                <w:color w:val="000000"/>
                <w:vertAlign w:val="super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355819" w14:textId="649A7D17" w:rsidR="007227C1" w:rsidRPr="00962B1B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10</w:t>
            </w:r>
            <w:r w:rsidR="00962B1B">
              <w:rPr>
                <w:rFonts w:ascii="Calibri" w:eastAsia="Times New Roman" w:hAnsi="Calibri" w:cs="Calibri"/>
                <w:color w:val="000000"/>
                <w:vertAlign w:val="superscript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81A8FA" w14:textId="15BDBAE4" w:rsidR="007227C1" w:rsidRPr="00962B1B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839</w:t>
            </w:r>
            <w:r w:rsidR="00962B1B">
              <w:rPr>
                <w:rFonts w:ascii="Calibri" w:eastAsia="Times New Roman" w:hAnsi="Calibri" w:cs="Calibri"/>
                <w:color w:val="000000"/>
                <w:vertAlign w:val="superscript"/>
              </w:rPr>
              <w:t>*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3C35E5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24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EC5913" w14:textId="4D060496" w:rsidR="007227C1" w:rsidRPr="00620545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3</w:t>
            </w:r>
            <w:r w:rsidR="00620545">
              <w:rPr>
                <w:rFonts w:ascii="Calibri" w:eastAsia="Times New Roman" w:hAnsi="Calibri" w:cs="Calibri"/>
                <w:color w:val="000000"/>
                <w:vertAlign w:val="superscript"/>
              </w:rPr>
              <w:t>1</w:t>
            </w:r>
          </w:p>
        </w:tc>
      </w:tr>
      <w:tr w:rsidR="007227C1" w:rsidRPr="007227C1" w14:paraId="75AF49AE" w14:textId="77777777" w:rsidTr="001C4E67">
        <w:trPr>
          <w:trHeight w:val="290"/>
        </w:trPr>
        <w:tc>
          <w:tcPr>
            <w:tcW w:w="20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98A0D1" w14:textId="77777777" w:rsidR="007227C1" w:rsidRPr="007227C1" w:rsidRDefault="007227C1" w:rsidP="007227C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Oyster Drill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5E5476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2.24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DAE0E1" w14:textId="234EA4FD" w:rsidR="007227C1" w:rsidRPr="00962B1B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1.5</w:t>
            </w:r>
            <w:r w:rsidR="00962B1B">
              <w:rPr>
                <w:rFonts w:ascii="Calibri" w:eastAsia="Times New Roman" w:hAnsi="Calibri" w:cs="Calibri"/>
                <w:color w:val="000000"/>
                <w:vertAlign w:val="super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F1B915" w14:textId="1B1C4A90" w:rsidR="007227C1" w:rsidRPr="00962B1B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4.5</w:t>
            </w:r>
            <w:r w:rsidR="00962B1B">
              <w:rPr>
                <w:rFonts w:ascii="Calibri" w:eastAsia="Times New Roman" w:hAnsi="Calibri" w:cs="Calibri"/>
                <w:color w:val="000000"/>
                <w:vertAlign w:val="super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562DF3" w14:textId="515F7EF6" w:rsidR="007227C1" w:rsidRPr="00962B1B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18</w:t>
            </w:r>
            <w:r w:rsidR="00962B1B">
              <w:rPr>
                <w:rFonts w:ascii="Calibri" w:eastAsia="Times New Roman" w:hAnsi="Calibri" w:cs="Calibri"/>
                <w:color w:val="000000"/>
                <w:vertAlign w:val="superscript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2DB384" w14:textId="57967D6E" w:rsidR="007227C1" w:rsidRPr="00962B1B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272</w:t>
            </w:r>
            <w:r w:rsidR="00962B1B">
              <w:rPr>
                <w:rFonts w:ascii="Calibri" w:eastAsia="Times New Roman" w:hAnsi="Calibri" w:cs="Calibri"/>
                <w:color w:val="000000"/>
                <w:vertAlign w:val="superscript"/>
              </w:rPr>
              <w:t>*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4CD2E6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25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43BCD0" w14:textId="7AEAD537" w:rsidR="007227C1" w:rsidRPr="00620545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01</w:t>
            </w:r>
            <w:r w:rsidR="00620545">
              <w:rPr>
                <w:rFonts w:ascii="Calibri" w:eastAsia="Times New Roman" w:hAnsi="Calibri" w:cs="Calibri"/>
                <w:color w:val="000000"/>
                <w:vertAlign w:val="superscript"/>
              </w:rPr>
              <w:t>1</w:t>
            </w:r>
          </w:p>
        </w:tc>
      </w:tr>
      <w:tr w:rsidR="007227C1" w:rsidRPr="007227C1" w14:paraId="04A4EDB1" w14:textId="77777777" w:rsidTr="001C4E67">
        <w:trPr>
          <w:trHeight w:val="290"/>
        </w:trPr>
        <w:tc>
          <w:tcPr>
            <w:tcW w:w="20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AA9B69" w14:textId="77777777" w:rsidR="007227C1" w:rsidRPr="007227C1" w:rsidRDefault="007227C1" w:rsidP="007227C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Mollusks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18E716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65E599" w14:textId="4356CB8A" w:rsidR="007227C1" w:rsidRPr="00962B1B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4.03</w:t>
            </w:r>
            <w:r w:rsidR="00962B1B">
              <w:rPr>
                <w:rFonts w:ascii="Calibri" w:eastAsia="Times New Roman" w:hAnsi="Calibri" w:cs="Calibri"/>
                <w:color w:val="000000"/>
                <w:vertAlign w:val="super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25F7AD" w14:textId="73CB3A28" w:rsidR="007227C1" w:rsidRPr="00962B1B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3</w:t>
            </w:r>
            <w:r w:rsidR="00962B1B">
              <w:rPr>
                <w:rFonts w:ascii="Calibri" w:eastAsia="Times New Roman" w:hAnsi="Calibri" w:cs="Calibri"/>
                <w:color w:val="000000"/>
                <w:vertAlign w:val="super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9B5A32" w14:textId="5683063E" w:rsidR="007227C1" w:rsidRPr="00962B1B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15</w:t>
            </w:r>
            <w:r w:rsidR="00962B1B">
              <w:rPr>
                <w:rFonts w:ascii="Calibri" w:eastAsia="Times New Roman" w:hAnsi="Calibri" w:cs="Calibri"/>
                <w:color w:val="000000"/>
                <w:vertAlign w:val="superscript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E032C3" w14:textId="75ECE477" w:rsidR="007227C1" w:rsidRPr="00962B1B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743</w:t>
            </w:r>
            <w:r w:rsidR="00962B1B">
              <w:rPr>
                <w:rFonts w:ascii="Calibri" w:eastAsia="Times New Roman" w:hAnsi="Calibri" w:cs="Calibri"/>
                <w:color w:val="000000"/>
                <w:vertAlign w:val="superscript"/>
              </w:rPr>
              <w:t>*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0853C1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2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820920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</w:tr>
      <w:tr w:rsidR="007227C1" w:rsidRPr="007227C1" w14:paraId="52964985" w14:textId="77777777" w:rsidTr="001C4E67">
        <w:trPr>
          <w:trHeight w:val="290"/>
        </w:trPr>
        <w:tc>
          <w:tcPr>
            <w:tcW w:w="20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3F4357" w14:textId="77777777" w:rsidR="007227C1" w:rsidRPr="007227C1" w:rsidRDefault="007227C1" w:rsidP="007227C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Benthic Inverts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07489C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2.03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7940A5" w14:textId="1C05974D" w:rsidR="007227C1" w:rsidRPr="00962B1B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6</w:t>
            </w:r>
            <w:r w:rsidR="00962B1B">
              <w:rPr>
                <w:rFonts w:ascii="Calibri" w:eastAsia="Times New Roman" w:hAnsi="Calibri" w:cs="Calibri"/>
                <w:color w:val="000000"/>
                <w:vertAlign w:val="super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B1C7B8" w14:textId="1D8A385F" w:rsidR="007227C1" w:rsidRPr="00962B1B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4.5</w:t>
            </w:r>
            <w:r w:rsidR="00962B1B">
              <w:rPr>
                <w:rFonts w:ascii="Calibri" w:eastAsia="Times New Roman" w:hAnsi="Calibri" w:cs="Calibri"/>
                <w:color w:val="000000"/>
                <w:vertAlign w:val="super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47A627" w14:textId="5AA14E5B" w:rsidR="007227C1" w:rsidRPr="00962B1B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22</w:t>
            </w:r>
            <w:r w:rsidR="00962B1B">
              <w:rPr>
                <w:rFonts w:ascii="Calibri" w:eastAsia="Times New Roman" w:hAnsi="Calibri" w:cs="Calibri"/>
                <w:color w:val="000000"/>
                <w:vertAlign w:val="superscript"/>
              </w:rPr>
              <w:t>1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BDE481" w14:textId="76FE0D8F" w:rsidR="007227C1" w:rsidRPr="00962B1B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982</w:t>
            </w:r>
            <w:r w:rsidR="00962B1B">
              <w:rPr>
                <w:rFonts w:ascii="Calibri" w:eastAsia="Times New Roman" w:hAnsi="Calibri" w:cs="Calibri"/>
                <w:color w:val="000000"/>
                <w:vertAlign w:val="superscript"/>
              </w:rPr>
              <w:t>*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F42DDE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205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905194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</w:tr>
      <w:tr w:rsidR="007227C1" w:rsidRPr="007227C1" w14:paraId="460A0700" w14:textId="77777777" w:rsidTr="001C4E67">
        <w:trPr>
          <w:trHeight w:val="290"/>
        </w:trPr>
        <w:tc>
          <w:tcPr>
            <w:tcW w:w="20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8F5A57" w14:textId="77777777" w:rsidR="007227C1" w:rsidRPr="007227C1" w:rsidRDefault="007227C1" w:rsidP="007227C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proofErr w:type="spellStart"/>
            <w:r w:rsidRPr="007227C1">
              <w:rPr>
                <w:rFonts w:ascii="Calibri" w:eastAsia="Times New Roman" w:hAnsi="Calibri" w:cs="Calibri"/>
                <w:color w:val="000000"/>
              </w:rPr>
              <w:t>Juncus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89B272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8F7609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commentRangeStart w:id="4"/>
            <w:r w:rsidRPr="00962B1B">
              <w:rPr>
                <w:rFonts w:ascii="Calibri" w:eastAsia="Times New Roman" w:hAnsi="Calibri" w:cs="Calibri"/>
                <w:color w:val="000000"/>
                <w:highlight w:val="yellow"/>
              </w:rPr>
              <w:t>5</w:t>
            </w:r>
            <w:commentRangeEnd w:id="4"/>
            <w:r w:rsidR="000B11BE">
              <w:rPr>
                <w:rStyle w:val="CommentReference"/>
              </w:rPr>
              <w:commentReference w:id="4"/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B02112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962B1B">
              <w:rPr>
                <w:rFonts w:ascii="Calibri" w:eastAsia="Times New Roman" w:hAnsi="Calibri" w:cs="Calibri"/>
                <w:color w:val="000000"/>
                <w:highlight w:val="yellow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F1754C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2DC292" w14:textId="0B5B213C" w:rsidR="007227C1" w:rsidRPr="00962B1B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176</w:t>
            </w:r>
            <w:r w:rsidR="00962B1B">
              <w:rPr>
                <w:rFonts w:ascii="Calibri" w:eastAsia="Times New Roman" w:hAnsi="Calibri" w:cs="Calibri"/>
                <w:color w:val="000000"/>
                <w:vertAlign w:val="superscript"/>
              </w:rPr>
              <w:t>*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8E2C57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47BC27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</w:tr>
      <w:tr w:rsidR="007227C1" w:rsidRPr="007227C1" w14:paraId="70F292F3" w14:textId="77777777" w:rsidTr="001C4E67">
        <w:trPr>
          <w:trHeight w:val="290"/>
        </w:trPr>
        <w:tc>
          <w:tcPr>
            <w:tcW w:w="20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BB54E2" w14:textId="77777777" w:rsidR="007227C1" w:rsidRPr="007227C1" w:rsidRDefault="007227C1" w:rsidP="007227C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proofErr w:type="spellStart"/>
            <w:r w:rsidRPr="007227C1">
              <w:rPr>
                <w:rFonts w:ascii="Calibri" w:eastAsia="Times New Roman" w:hAnsi="Calibri" w:cs="Calibri"/>
                <w:color w:val="000000"/>
              </w:rPr>
              <w:t>Spartina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B41952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3C59FA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962B1B">
              <w:rPr>
                <w:rFonts w:ascii="Calibri" w:eastAsia="Times New Roman" w:hAnsi="Calibri" w:cs="Calibri"/>
                <w:color w:val="000000"/>
                <w:highlight w:val="yellow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54709C" w14:textId="650ABA61" w:rsidR="007227C1" w:rsidRPr="00962B1B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2.99</w:t>
            </w:r>
            <w:r w:rsidR="00206129">
              <w:rPr>
                <w:rFonts w:ascii="Calibri" w:eastAsia="Times New Roman" w:hAnsi="Calibri" w:cs="Calibri"/>
                <w:color w:val="000000"/>
                <w:vertAlign w:val="superscript"/>
              </w:rPr>
              <w:t>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70F1A2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F29FFA" w14:textId="7CED9644" w:rsidR="007227C1" w:rsidRPr="00962B1B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177</w:t>
            </w:r>
            <w:r w:rsidR="00962B1B">
              <w:rPr>
                <w:rFonts w:ascii="Calibri" w:eastAsia="Times New Roman" w:hAnsi="Calibri" w:cs="Calibri"/>
                <w:color w:val="000000"/>
                <w:vertAlign w:val="superscript"/>
              </w:rPr>
              <w:t>*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F028A4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53E7DC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</w:tr>
      <w:tr w:rsidR="007227C1" w:rsidRPr="007227C1" w14:paraId="5B624E37" w14:textId="77777777" w:rsidTr="001C4E67">
        <w:trPr>
          <w:trHeight w:val="290"/>
        </w:trPr>
        <w:tc>
          <w:tcPr>
            <w:tcW w:w="20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FC5EAD" w14:textId="24524DB6" w:rsidR="007227C1" w:rsidRPr="007227C1" w:rsidRDefault="00962B1B" w:rsidP="007227C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SAV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C8E9FE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C57244" w14:textId="047C0494" w:rsidR="007227C1" w:rsidRPr="00962B1B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9.78</w:t>
            </w:r>
            <w:r w:rsidR="00962B1B">
              <w:rPr>
                <w:rFonts w:ascii="Calibri" w:eastAsia="Times New Roman" w:hAnsi="Calibri" w:cs="Calibri"/>
                <w:color w:val="000000"/>
                <w:vertAlign w:val="super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BD6EFF" w14:textId="24C863DB" w:rsidR="007227C1" w:rsidRPr="00962B1B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9.01</w:t>
            </w:r>
            <w:r w:rsidR="00962B1B">
              <w:rPr>
                <w:rFonts w:ascii="Calibri" w:eastAsia="Times New Roman" w:hAnsi="Calibri" w:cs="Calibri"/>
                <w:color w:val="000000"/>
                <w:vertAlign w:val="super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581F34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B1DD51" w14:textId="36AB83FA" w:rsidR="007227C1" w:rsidRPr="00962B1B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744</w:t>
            </w:r>
            <w:r w:rsidR="00962B1B">
              <w:rPr>
                <w:rFonts w:ascii="Calibri" w:eastAsia="Times New Roman" w:hAnsi="Calibri" w:cs="Calibri"/>
                <w:color w:val="000000"/>
                <w:vertAlign w:val="superscript"/>
              </w:rPr>
              <w:t>*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843494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E20EE5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</w:tr>
      <w:tr w:rsidR="007227C1" w:rsidRPr="007227C1" w14:paraId="24296942" w14:textId="77777777" w:rsidTr="001C4E67">
        <w:trPr>
          <w:trHeight w:val="290"/>
        </w:trPr>
        <w:tc>
          <w:tcPr>
            <w:tcW w:w="20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5F8AD1" w14:textId="77777777" w:rsidR="007227C1" w:rsidRPr="007227C1" w:rsidRDefault="007227C1" w:rsidP="007227C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Benthic Microalgae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5D50EA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F5E472" w14:textId="6CF2E93B" w:rsidR="007227C1" w:rsidRPr="00962B1B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29.8</w:t>
            </w:r>
            <w:r w:rsidR="00962B1B">
              <w:rPr>
                <w:rFonts w:ascii="Calibri" w:eastAsia="Times New Roman" w:hAnsi="Calibri" w:cs="Calibri"/>
                <w:color w:val="000000"/>
                <w:vertAlign w:val="super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49AF2C" w14:textId="3DEA6D5A" w:rsidR="007227C1" w:rsidRPr="00962B1B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3.91</w:t>
            </w:r>
            <w:r w:rsidR="00962B1B">
              <w:rPr>
                <w:rFonts w:ascii="Calibri" w:eastAsia="Times New Roman" w:hAnsi="Calibri" w:cs="Calibri"/>
                <w:color w:val="000000"/>
                <w:vertAlign w:val="super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D208F2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ADFD36" w14:textId="6571E558" w:rsidR="007227C1" w:rsidRPr="00962B1B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755</w:t>
            </w:r>
            <w:r w:rsidR="00962B1B">
              <w:rPr>
                <w:rFonts w:ascii="Calibri" w:eastAsia="Times New Roman" w:hAnsi="Calibri" w:cs="Calibri"/>
                <w:color w:val="000000"/>
                <w:vertAlign w:val="superscript"/>
              </w:rPr>
              <w:t>*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D7DD88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5A66E0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</w:tr>
      <w:tr w:rsidR="007227C1" w:rsidRPr="007227C1" w14:paraId="7E130B44" w14:textId="77777777" w:rsidTr="001C4E67">
        <w:trPr>
          <w:trHeight w:val="290"/>
        </w:trPr>
        <w:tc>
          <w:tcPr>
            <w:tcW w:w="20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B7C032" w14:textId="77777777" w:rsidR="007227C1" w:rsidRPr="007227C1" w:rsidRDefault="007227C1" w:rsidP="007227C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Phytoplankton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553959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85D67D" w14:textId="5D783E07" w:rsidR="007227C1" w:rsidRPr="00962B1B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12.8</w:t>
            </w:r>
            <w:r w:rsidR="00962B1B">
              <w:rPr>
                <w:rFonts w:ascii="Calibri" w:eastAsia="Times New Roman" w:hAnsi="Calibri" w:cs="Calibri"/>
                <w:color w:val="000000"/>
                <w:vertAlign w:val="super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823401" w14:textId="68F0834F" w:rsidR="007227C1" w:rsidRPr="00962B1B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102</w:t>
            </w:r>
            <w:r w:rsidR="00962B1B">
              <w:rPr>
                <w:rFonts w:ascii="Calibri" w:eastAsia="Times New Roman" w:hAnsi="Calibri" w:cs="Calibri"/>
                <w:color w:val="000000"/>
                <w:vertAlign w:val="superscript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11E5D9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ABADB8" w14:textId="6DEA55B2" w:rsidR="007227C1" w:rsidRPr="00962B1B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vertAlign w:val="superscript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.31</w:t>
            </w:r>
            <w:r w:rsidR="00962B1B">
              <w:rPr>
                <w:rFonts w:ascii="Calibri" w:eastAsia="Times New Roman" w:hAnsi="Calibri" w:cs="Calibri"/>
                <w:color w:val="000000"/>
                <w:vertAlign w:val="superscript"/>
              </w:rPr>
              <w:t>*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34374D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3A3514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</w:tr>
      <w:tr w:rsidR="007227C1" w:rsidRPr="007227C1" w14:paraId="19481D4D" w14:textId="77777777" w:rsidTr="001C4E67">
        <w:trPr>
          <w:trHeight w:val="290"/>
        </w:trPr>
        <w:tc>
          <w:tcPr>
            <w:tcW w:w="20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A42916" w14:textId="77777777" w:rsidR="007227C1" w:rsidRPr="007227C1" w:rsidRDefault="007227C1" w:rsidP="007227C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Detritus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C914B9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2CCDFA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10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E6E8AD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79349A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E3C63E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39319B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30F587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7227C1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</w:tr>
      <w:tr w:rsidR="007227C1" w:rsidRPr="007227C1" w14:paraId="5105F980" w14:textId="77777777" w:rsidTr="001C4E67">
        <w:trPr>
          <w:trHeight w:val="290"/>
        </w:trPr>
        <w:tc>
          <w:tcPr>
            <w:tcW w:w="20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D0663F5" w14:textId="77777777" w:rsidR="007227C1" w:rsidRPr="007227C1" w:rsidRDefault="007227C1" w:rsidP="007227C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93573FC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2AF7D69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16B1071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3629D15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9312D42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EA215C4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B29E369" w14:textId="77777777" w:rsidR="007227C1" w:rsidRPr="007227C1" w:rsidRDefault="007227C1" w:rsidP="007227C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</w:p>
        </w:tc>
      </w:tr>
    </w:tbl>
    <w:p w14:paraId="3270EDEA" w14:textId="191C9066" w:rsidR="007227C1" w:rsidRPr="007227C1" w:rsidRDefault="007227C1" w:rsidP="007227C1">
      <w:pPr>
        <w:spacing w:after="0"/>
      </w:pPr>
      <w:r>
        <w:rPr>
          <w:vertAlign w:val="superscript"/>
        </w:rPr>
        <w:t>+</w:t>
      </w:r>
      <w:r>
        <w:t xml:space="preserve"> Leading stanza</w:t>
      </w:r>
    </w:p>
    <w:p w14:paraId="00DAE49F" w14:textId="2B0D25D4" w:rsidR="007227C1" w:rsidRDefault="007227C1" w:rsidP="007227C1">
      <w:pPr>
        <w:spacing w:after="0"/>
      </w:pPr>
      <w:r>
        <w:rPr>
          <w:vertAlign w:val="superscript"/>
        </w:rPr>
        <w:t xml:space="preserve">* </w:t>
      </w:r>
      <w:r>
        <w:t xml:space="preserve">Solved by </w:t>
      </w:r>
      <w:proofErr w:type="spellStart"/>
      <w:r>
        <w:t>Rpath</w:t>
      </w:r>
      <w:bookmarkStart w:id="5" w:name="_GoBack"/>
      <w:bookmarkEnd w:id="5"/>
      <w:proofErr w:type="spellEnd"/>
    </w:p>
    <w:p w14:paraId="37A6705D" w14:textId="3D498A9A" w:rsidR="007227C1" w:rsidRDefault="007227C1" w:rsidP="007227C1">
      <w:pPr>
        <w:spacing w:after="0"/>
      </w:pPr>
      <w:r>
        <w:rPr>
          <w:vertAlign w:val="superscript"/>
        </w:rPr>
        <w:t>1</w:t>
      </w:r>
      <w:r>
        <w:t xml:space="preserve"> De </w:t>
      </w:r>
      <w:proofErr w:type="spellStart"/>
      <w:r>
        <w:t>Mutsert</w:t>
      </w:r>
      <w:proofErr w:type="spellEnd"/>
      <w:r>
        <w:t xml:space="preserve"> et al. 2017</w:t>
      </w:r>
    </w:p>
    <w:p w14:paraId="49570392" w14:textId="300A5508" w:rsidR="001C4E67" w:rsidRDefault="001C4E67" w:rsidP="007227C1">
      <w:pPr>
        <w:spacing w:after="0"/>
      </w:pPr>
      <w:r>
        <w:rPr>
          <w:vertAlign w:val="superscript"/>
        </w:rPr>
        <w:t>2</w:t>
      </w:r>
      <w:r>
        <w:t xml:space="preserve"> </w:t>
      </w:r>
      <w:proofErr w:type="spellStart"/>
      <w:r>
        <w:t>Murie</w:t>
      </w:r>
      <w:proofErr w:type="spellEnd"/>
      <w:r>
        <w:t xml:space="preserve"> et al. 2009</w:t>
      </w:r>
    </w:p>
    <w:p w14:paraId="176CDBC4" w14:textId="4978D949" w:rsidR="001C4E67" w:rsidRDefault="001C4E67" w:rsidP="007227C1">
      <w:pPr>
        <w:spacing w:after="0"/>
      </w:pPr>
      <w:r>
        <w:rPr>
          <w:vertAlign w:val="superscript"/>
        </w:rPr>
        <w:t xml:space="preserve">3 </w:t>
      </w:r>
      <w:proofErr w:type="spellStart"/>
      <w:r>
        <w:t>Pauly</w:t>
      </w:r>
      <w:proofErr w:type="spellEnd"/>
      <w:r w:rsidR="00962B1B">
        <w:t>,</w:t>
      </w:r>
      <w:r>
        <w:t xml:space="preserve"> 1998</w:t>
      </w:r>
    </w:p>
    <w:p w14:paraId="190AFC0F" w14:textId="4CB7994D" w:rsidR="002F0FC0" w:rsidRDefault="002F0FC0" w:rsidP="007227C1">
      <w:pPr>
        <w:spacing w:after="0"/>
      </w:pPr>
      <w:r>
        <w:rPr>
          <w:vertAlign w:val="superscript"/>
        </w:rPr>
        <w:t xml:space="preserve">4 </w:t>
      </w:r>
      <w:r>
        <w:t>Sage et al. 1972</w:t>
      </w:r>
    </w:p>
    <w:p w14:paraId="3A80FB0F" w14:textId="0BE905E9" w:rsidR="00206129" w:rsidRPr="00206129" w:rsidRDefault="00206129" w:rsidP="007227C1">
      <w:pPr>
        <w:spacing w:after="0"/>
      </w:pPr>
      <w:r>
        <w:rPr>
          <w:vertAlign w:val="superscript"/>
        </w:rPr>
        <w:t>5</w:t>
      </w:r>
      <w:r>
        <w:t xml:space="preserve"> De </w:t>
      </w:r>
      <w:proofErr w:type="spellStart"/>
      <w:r>
        <w:t>Mutsert</w:t>
      </w:r>
      <w:proofErr w:type="spellEnd"/>
      <w:r>
        <w:t xml:space="preserve"> et al. 2016</w:t>
      </w:r>
    </w:p>
    <w:p w14:paraId="421D58D1" w14:textId="148C57AF" w:rsidR="00571076" w:rsidRDefault="00206129" w:rsidP="00571076">
      <w:pPr>
        <w:spacing w:after="0"/>
      </w:pPr>
      <w:r>
        <w:rPr>
          <w:vertAlign w:val="superscript"/>
        </w:rPr>
        <w:t>6</w:t>
      </w:r>
      <w:r w:rsidR="00571076">
        <w:t xml:space="preserve"> </w:t>
      </w:r>
      <w:proofErr w:type="spellStart"/>
      <w:r w:rsidR="00571076">
        <w:t>Geers</w:t>
      </w:r>
      <w:proofErr w:type="spellEnd"/>
      <w:r w:rsidR="00962B1B">
        <w:t>,</w:t>
      </w:r>
      <w:r w:rsidR="00571076">
        <w:t xml:space="preserve"> 2012</w:t>
      </w:r>
      <w:r w:rsidR="002E5284">
        <w:t xml:space="preserve"> (SUNY Stony Brook MS thesis)</w:t>
      </w:r>
    </w:p>
    <w:p w14:paraId="12175C80" w14:textId="7534F373" w:rsidR="00571076" w:rsidRDefault="00206129" w:rsidP="00571076">
      <w:pPr>
        <w:spacing w:after="0"/>
      </w:pPr>
      <w:r>
        <w:rPr>
          <w:vertAlign w:val="superscript"/>
        </w:rPr>
        <w:t>7</w:t>
      </w:r>
      <w:r w:rsidR="00571076" w:rsidRPr="00387968">
        <w:t xml:space="preserve"> </w:t>
      </w:r>
      <w:proofErr w:type="spellStart"/>
      <w:r w:rsidR="00571076" w:rsidRPr="00387968">
        <w:t>De</w:t>
      </w:r>
      <w:r w:rsidR="00387968">
        <w:t>e</w:t>
      </w:r>
      <w:r w:rsidR="00571076" w:rsidRPr="00387968">
        <w:t>hr</w:t>
      </w:r>
      <w:proofErr w:type="spellEnd"/>
      <w:r w:rsidR="00387968">
        <w:t xml:space="preserve"> et al.</w:t>
      </w:r>
      <w:r w:rsidR="00571076" w:rsidRPr="00387968">
        <w:t xml:space="preserve"> 2014</w:t>
      </w:r>
      <w:r w:rsidR="00387968">
        <w:t xml:space="preserve"> (ecological modelling)</w:t>
      </w:r>
    </w:p>
    <w:p w14:paraId="3E7F4AAD" w14:textId="542A46C5" w:rsidR="00571076" w:rsidRDefault="00206129" w:rsidP="00571076">
      <w:pPr>
        <w:spacing w:after="0"/>
      </w:pPr>
      <w:r>
        <w:rPr>
          <w:vertAlign w:val="superscript"/>
        </w:rPr>
        <w:t>8</w:t>
      </w:r>
      <w:r w:rsidR="00571076">
        <w:rPr>
          <w:vertAlign w:val="superscript"/>
        </w:rPr>
        <w:t xml:space="preserve"> </w:t>
      </w:r>
      <w:r w:rsidR="00571076">
        <w:t>McDonald et al. 2017</w:t>
      </w:r>
    </w:p>
    <w:p w14:paraId="532267E9" w14:textId="497EF1A0" w:rsidR="00571076" w:rsidRDefault="00206129" w:rsidP="00571076">
      <w:pPr>
        <w:spacing w:after="0"/>
      </w:pPr>
      <w:r>
        <w:rPr>
          <w:vertAlign w:val="superscript"/>
        </w:rPr>
        <w:t>9</w:t>
      </w:r>
      <w:r w:rsidR="00571076">
        <w:t xml:space="preserve"> </w:t>
      </w:r>
      <w:proofErr w:type="spellStart"/>
      <w:r w:rsidR="00571076">
        <w:t>Bejarano</w:t>
      </w:r>
      <w:proofErr w:type="spellEnd"/>
      <w:r w:rsidR="00571076">
        <w:t xml:space="preserve"> et al. 2017</w:t>
      </w:r>
    </w:p>
    <w:p w14:paraId="43595D0A" w14:textId="1AF51FBF" w:rsidR="009649B3" w:rsidRDefault="00206129" w:rsidP="00571076">
      <w:pPr>
        <w:spacing w:after="0"/>
      </w:pPr>
      <w:r>
        <w:rPr>
          <w:vertAlign w:val="superscript"/>
        </w:rPr>
        <w:t>10</w:t>
      </w:r>
      <w:r w:rsidR="009649B3">
        <w:t xml:space="preserve"> Wolff et al. 2000 (estuarine and coastal shelf science)</w:t>
      </w:r>
    </w:p>
    <w:p w14:paraId="35ABA8BE" w14:textId="30128221" w:rsidR="00962B1B" w:rsidRPr="00962B1B" w:rsidRDefault="00206129" w:rsidP="00571076">
      <w:pPr>
        <w:spacing w:after="0"/>
      </w:pPr>
      <w:r>
        <w:rPr>
          <w:vertAlign w:val="superscript"/>
        </w:rPr>
        <w:t>11</w:t>
      </w:r>
      <w:r w:rsidR="00962B1B">
        <w:rPr>
          <w:vertAlign w:val="superscript"/>
        </w:rPr>
        <w:t xml:space="preserve"> </w:t>
      </w:r>
      <w:r w:rsidR="00962B1B">
        <w:t>Hill and Roberts, 2017</w:t>
      </w:r>
    </w:p>
    <w:p w14:paraId="0DCDD52A" w14:textId="2C77546C" w:rsidR="00571076" w:rsidRDefault="00571076"/>
    <w:p w14:paraId="585D4D22" w14:textId="23059F26" w:rsidR="00903151" w:rsidRDefault="00903151" w:rsidP="00D43F65"/>
    <w:p w14:paraId="1BCB8116" w14:textId="68CDC794" w:rsidR="00076EF6" w:rsidRDefault="00285595" w:rsidP="00D43F65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Fig. </w:t>
      </w:r>
      <w:proofErr w:type="gramStart"/>
      <w:r>
        <w:rPr>
          <w:rFonts w:ascii="Times New Roman" w:hAnsi="Times New Roman" w:cs="Times New Roman"/>
          <w:sz w:val="24"/>
          <w:szCs w:val="24"/>
        </w:rPr>
        <w:t>1  Map</w:t>
      </w:r>
      <w:proofErr w:type="gramEnd"/>
    </w:p>
    <w:p w14:paraId="3561D99A" w14:textId="396E7440" w:rsidR="00B862FD" w:rsidRDefault="002F464D" w:rsidP="00D43F65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pict w14:anchorId="1BE13EF7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467.5pt;height:467.5pt">
            <v:imagedata r:id="rId6" o:title="foodweb"/>
          </v:shape>
        </w:pict>
      </w:r>
    </w:p>
    <w:p w14:paraId="7294907A" w14:textId="712D7BD3" w:rsidR="000B1CC8" w:rsidRDefault="001400B0" w:rsidP="000B1CC8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Fig. 2</w:t>
      </w:r>
      <w:r w:rsidR="000B1CC8">
        <w:rPr>
          <w:rFonts w:ascii="Times New Roman" w:hAnsi="Times New Roman" w:cs="Times New Roman"/>
          <w:sz w:val="24"/>
          <w:szCs w:val="24"/>
        </w:rPr>
        <w:t xml:space="preserve"> Diagram of </w:t>
      </w:r>
      <w:proofErr w:type="spellStart"/>
      <w:r w:rsidR="000B1CC8">
        <w:rPr>
          <w:rFonts w:ascii="Times New Roman" w:hAnsi="Times New Roman" w:cs="Times New Roman"/>
          <w:sz w:val="24"/>
          <w:szCs w:val="24"/>
        </w:rPr>
        <w:t>Rpath</w:t>
      </w:r>
      <w:proofErr w:type="spellEnd"/>
      <w:r w:rsidR="000B1CC8">
        <w:rPr>
          <w:rFonts w:ascii="Times New Roman" w:hAnsi="Times New Roman" w:cs="Times New Roman"/>
          <w:sz w:val="24"/>
          <w:szCs w:val="24"/>
        </w:rPr>
        <w:t xml:space="preserve"> food web model</w:t>
      </w:r>
    </w:p>
    <w:p w14:paraId="5D6E7BE9" w14:textId="77777777" w:rsidR="000B1CC8" w:rsidRPr="00285595" w:rsidRDefault="000B1CC8" w:rsidP="00D43F65">
      <w:pPr>
        <w:rPr>
          <w:rFonts w:ascii="Times New Roman" w:hAnsi="Times New Roman" w:cs="Times New Roman"/>
          <w:sz w:val="24"/>
          <w:szCs w:val="24"/>
        </w:rPr>
      </w:pPr>
    </w:p>
    <w:p w14:paraId="08E37C96" w14:textId="65FA1331" w:rsidR="0063781F" w:rsidRDefault="00BB688A" w:rsidP="00D43F65">
      <w:r>
        <w:rPr>
          <w:noProof/>
        </w:rPr>
        <w:lastRenderedPageBreak/>
        <w:t xml:space="preserve"> </w:t>
      </w:r>
      <w:r w:rsidR="002F464D">
        <w:rPr>
          <w:noProof/>
        </w:rPr>
        <w:pict w14:anchorId="1BE414C2">
          <v:shape id="_x0000_i1026" type="#_x0000_t75" style="width:468pt;height:364pt">
            <v:imagedata r:id="rId7" o:title="direct-mortality"/>
          </v:shape>
        </w:pict>
      </w:r>
    </w:p>
    <w:p w14:paraId="64760102" w14:textId="5F70B2CC" w:rsidR="0063781F" w:rsidRPr="0063781F" w:rsidRDefault="00285595" w:rsidP="00D43F65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Fig. </w:t>
      </w:r>
      <w:proofErr w:type="gramStart"/>
      <w:r w:rsidR="007679AE">
        <w:rPr>
          <w:rFonts w:ascii="Times New Roman" w:hAnsi="Times New Roman" w:cs="Times New Roman"/>
          <w:sz w:val="24"/>
          <w:szCs w:val="24"/>
        </w:rPr>
        <w:t>3</w:t>
      </w:r>
      <w:r w:rsidR="0063781F">
        <w:rPr>
          <w:rFonts w:ascii="Times New Roman" w:hAnsi="Times New Roman" w:cs="Times New Roman"/>
          <w:sz w:val="24"/>
          <w:szCs w:val="24"/>
        </w:rPr>
        <w:t xml:space="preserve">  Proportion</w:t>
      </w:r>
      <w:proofErr w:type="gramEnd"/>
      <w:r w:rsidR="0063781F">
        <w:rPr>
          <w:rFonts w:ascii="Times New Roman" w:hAnsi="Times New Roman" w:cs="Times New Roman"/>
          <w:sz w:val="24"/>
          <w:szCs w:val="24"/>
        </w:rPr>
        <w:t xml:space="preserve"> of total mortality directly induced by predators and fishing on juvenile and adult stanzas of five key fish and invertebrate functional groups.</w:t>
      </w:r>
    </w:p>
    <w:p w14:paraId="204E5696" w14:textId="665C36B9" w:rsidR="0063781F" w:rsidRDefault="0063781F" w:rsidP="00D43F65"/>
    <w:p w14:paraId="20E63F5D" w14:textId="57D5B69B" w:rsidR="004C11D7" w:rsidRDefault="002F464D" w:rsidP="00D43F65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pict w14:anchorId="7166BE0F">
          <v:shape id="_x0000_i1027" type="#_x0000_t75" style="width:468pt;height:416pt">
            <v:imagedata r:id="rId8" o:title="indirect"/>
          </v:shape>
        </w:pict>
      </w:r>
    </w:p>
    <w:p w14:paraId="1762146B" w14:textId="55FE9AAD" w:rsidR="006B512C" w:rsidRDefault="007679AE" w:rsidP="00D43F65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Fig. 4</w:t>
      </w:r>
      <w:r w:rsidR="006B512C">
        <w:rPr>
          <w:rFonts w:ascii="Times New Roman" w:hAnsi="Times New Roman" w:cs="Times New Roman"/>
          <w:sz w:val="24"/>
          <w:szCs w:val="24"/>
        </w:rPr>
        <w:t xml:space="preserve">  </w:t>
      </w:r>
      <w:r w:rsidR="00076EF6">
        <w:rPr>
          <w:rFonts w:ascii="Times New Roman" w:hAnsi="Times New Roman" w:cs="Times New Roman"/>
          <w:sz w:val="24"/>
          <w:szCs w:val="24"/>
        </w:rPr>
        <w:t xml:space="preserve"> </w:t>
      </w:r>
      <w:r w:rsidR="004C11D7">
        <w:rPr>
          <w:rFonts w:ascii="Times New Roman" w:hAnsi="Times New Roman" w:cs="Times New Roman"/>
          <w:sz w:val="24"/>
          <w:szCs w:val="24"/>
        </w:rPr>
        <w:t>Direct and indirect r</w:t>
      </w:r>
      <w:r w:rsidR="006B512C">
        <w:rPr>
          <w:rFonts w:ascii="Times New Roman" w:hAnsi="Times New Roman" w:cs="Times New Roman"/>
          <w:sz w:val="24"/>
          <w:szCs w:val="24"/>
        </w:rPr>
        <w:t>esponse</w:t>
      </w:r>
      <w:r w:rsidR="004C11D7">
        <w:rPr>
          <w:rFonts w:ascii="Times New Roman" w:hAnsi="Times New Roman" w:cs="Times New Roman"/>
          <w:sz w:val="24"/>
          <w:szCs w:val="24"/>
        </w:rPr>
        <w:t>s</w:t>
      </w:r>
      <w:r w:rsidR="006B512C">
        <w:rPr>
          <w:rFonts w:ascii="Times New Roman" w:hAnsi="Times New Roman" w:cs="Times New Roman"/>
          <w:sz w:val="24"/>
          <w:szCs w:val="24"/>
        </w:rPr>
        <w:t xml:space="preserve"> </w:t>
      </w:r>
      <w:r w:rsidR="004C11D7">
        <w:rPr>
          <w:rFonts w:ascii="Times New Roman" w:hAnsi="Times New Roman" w:cs="Times New Roman"/>
          <w:sz w:val="24"/>
          <w:szCs w:val="24"/>
        </w:rPr>
        <w:t xml:space="preserve">from generalized equilibrium model </w:t>
      </w:r>
      <w:r w:rsidR="006B512C">
        <w:rPr>
          <w:rFonts w:ascii="Times New Roman" w:hAnsi="Times New Roman" w:cs="Times New Roman"/>
          <w:sz w:val="24"/>
          <w:szCs w:val="24"/>
        </w:rPr>
        <w:t>of fish and inverte</w:t>
      </w:r>
      <w:r w:rsidR="004C11D7">
        <w:rPr>
          <w:rFonts w:ascii="Times New Roman" w:hAnsi="Times New Roman" w:cs="Times New Roman"/>
          <w:sz w:val="24"/>
          <w:szCs w:val="24"/>
        </w:rPr>
        <w:t>brate biomass to changes in predator productivity and</w:t>
      </w:r>
      <w:r w:rsidR="006B512C">
        <w:rPr>
          <w:rFonts w:ascii="Times New Roman" w:hAnsi="Times New Roman" w:cs="Times New Roman"/>
          <w:sz w:val="24"/>
          <w:szCs w:val="24"/>
        </w:rPr>
        <w:t xml:space="preserve"> fishing effort</w:t>
      </w:r>
      <w:r w:rsidR="004C11D7">
        <w:rPr>
          <w:rFonts w:ascii="Times New Roman" w:hAnsi="Times New Roman" w:cs="Times New Roman"/>
          <w:sz w:val="24"/>
          <w:szCs w:val="24"/>
        </w:rPr>
        <w:t xml:space="preserve"> with stanzas a) dynamically unlinked and b) combined into one homogenous functional group</w:t>
      </w:r>
      <w:r w:rsidR="006B512C">
        <w:rPr>
          <w:rFonts w:ascii="Times New Roman" w:hAnsi="Times New Roman" w:cs="Times New Roman"/>
          <w:sz w:val="24"/>
          <w:szCs w:val="24"/>
        </w:rPr>
        <w:t xml:space="preserve">. Bars </w:t>
      </w:r>
      <w:r w:rsidR="00076EF6">
        <w:rPr>
          <w:rFonts w:ascii="Times New Roman" w:hAnsi="Times New Roman" w:cs="Times New Roman"/>
          <w:sz w:val="24"/>
          <w:szCs w:val="24"/>
        </w:rPr>
        <w:t xml:space="preserve">are at median of the Monte Carlo simulations and error lines represent </w:t>
      </w:r>
      <w:r w:rsidR="006B512C">
        <w:rPr>
          <w:rFonts w:ascii="Times New Roman" w:hAnsi="Times New Roman" w:cs="Times New Roman"/>
          <w:sz w:val="24"/>
          <w:szCs w:val="24"/>
        </w:rPr>
        <w:t>50</w:t>
      </w:r>
      <w:r w:rsidR="00076EF6">
        <w:rPr>
          <w:rFonts w:ascii="Times New Roman" w:hAnsi="Times New Roman" w:cs="Times New Roman"/>
          <w:sz w:val="24"/>
          <w:szCs w:val="24"/>
        </w:rPr>
        <w:t xml:space="preserve">% </w:t>
      </w:r>
      <w:r w:rsidR="006B512C">
        <w:rPr>
          <w:rFonts w:ascii="Times New Roman" w:hAnsi="Times New Roman" w:cs="Times New Roman"/>
          <w:sz w:val="24"/>
          <w:szCs w:val="24"/>
        </w:rPr>
        <w:t xml:space="preserve">simulation intervals. </w:t>
      </w:r>
    </w:p>
    <w:p w14:paraId="5B0A8512" w14:textId="74553DF9" w:rsidR="00C67E5D" w:rsidRDefault="00C67E5D" w:rsidP="00D43F65">
      <w:pPr>
        <w:rPr>
          <w:rFonts w:ascii="Times New Roman" w:hAnsi="Times New Roman" w:cs="Times New Roman"/>
          <w:sz w:val="24"/>
          <w:szCs w:val="24"/>
        </w:rPr>
      </w:pPr>
    </w:p>
    <w:p w14:paraId="05375F11" w14:textId="28FFBDF0" w:rsidR="00F4022F" w:rsidRDefault="002F464D" w:rsidP="00D43F65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pict w14:anchorId="659B0EA1">
          <v:shape id="_x0000_i1028" type="#_x0000_t75" style="width:467.5pt;height:467.5pt">
            <v:imagedata r:id="rId9" o:title="indirect_comparisons_combined"/>
          </v:shape>
        </w:pict>
      </w:r>
    </w:p>
    <w:p w14:paraId="39054386" w14:textId="615AC13E" w:rsidR="00C67E5D" w:rsidRPr="006B512C" w:rsidRDefault="00405578" w:rsidP="00D43F65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Fig. </w:t>
      </w:r>
      <w:proofErr w:type="gramStart"/>
      <w:r>
        <w:rPr>
          <w:rFonts w:ascii="Times New Roman" w:hAnsi="Times New Roman" w:cs="Times New Roman"/>
          <w:sz w:val="24"/>
          <w:szCs w:val="24"/>
        </w:rPr>
        <w:t>5</w:t>
      </w:r>
      <w:r w:rsidR="00C67E5D">
        <w:rPr>
          <w:rFonts w:ascii="Times New Roman" w:hAnsi="Times New Roman" w:cs="Times New Roman"/>
          <w:sz w:val="24"/>
          <w:szCs w:val="24"/>
        </w:rPr>
        <w:t xml:space="preserve">  </w:t>
      </w:r>
      <w:r w:rsidR="000A1DA3">
        <w:rPr>
          <w:rFonts w:ascii="Times New Roman" w:hAnsi="Times New Roman" w:cs="Times New Roman"/>
          <w:sz w:val="24"/>
          <w:szCs w:val="24"/>
        </w:rPr>
        <w:t>Percent</w:t>
      </w:r>
      <w:proofErr w:type="gramEnd"/>
      <w:r w:rsidR="000A1DA3">
        <w:rPr>
          <w:rFonts w:ascii="Times New Roman" w:hAnsi="Times New Roman" w:cs="Times New Roman"/>
          <w:sz w:val="24"/>
          <w:szCs w:val="24"/>
        </w:rPr>
        <w:t xml:space="preserve"> change in biomass in response</w:t>
      </w:r>
      <w:r w:rsidR="00580510">
        <w:rPr>
          <w:rFonts w:ascii="Times New Roman" w:hAnsi="Times New Roman" w:cs="Times New Roman"/>
          <w:sz w:val="24"/>
          <w:szCs w:val="24"/>
        </w:rPr>
        <w:t xml:space="preserve"> to a 10% change in fishing</w:t>
      </w:r>
      <w:r w:rsidR="000A1DA3">
        <w:rPr>
          <w:rFonts w:ascii="Times New Roman" w:hAnsi="Times New Roman" w:cs="Times New Roman"/>
          <w:sz w:val="24"/>
          <w:szCs w:val="24"/>
        </w:rPr>
        <w:t xml:space="preserve"> effort</w:t>
      </w:r>
      <w:r w:rsidR="00580510">
        <w:rPr>
          <w:rFonts w:ascii="Times New Roman" w:hAnsi="Times New Roman" w:cs="Times New Roman"/>
          <w:sz w:val="24"/>
          <w:szCs w:val="24"/>
        </w:rPr>
        <w:t xml:space="preserve"> vs 10% change in respective </w:t>
      </w:r>
      <w:r w:rsidR="000A1DA3">
        <w:rPr>
          <w:rFonts w:ascii="Times New Roman" w:hAnsi="Times New Roman" w:cs="Times New Roman"/>
          <w:sz w:val="24"/>
          <w:szCs w:val="24"/>
        </w:rPr>
        <w:t xml:space="preserve">predator productivity </w:t>
      </w:r>
      <w:r w:rsidR="00580510">
        <w:rPr>
          <w:rFonts w:ascii="Times New Roman" w:hAnsi="Times New Roman" w:cs="Times New Roman"/>
          <w:sz w:val="24"/>
          <w:szCs w:val="24"/>
        </w:rPr>
        <w:t xml:space="preserve">for five focal functional groups, with juvenile and adult stanzas combined. </w:t>
      </w:r>
      <w:r w:rsidR="008D09B5">
        <w:rPr>
          <w:rFonts w:ascii="Times New Roman" w:hAnsi="Times New Roman" w:cs="Times New Roman"/>
          <w:sz w:val="24"/>
          <w:szCs w:val="24"/>
        </w:rPr>
        <w:t>R</w:t>
      </w:r>
      <w:r w:rsidR="00580510">
        <w:rPr>
          <w:rFonts w:ascii="Times New Roman" w:hAnsi="Times New Roman" w:cs="Times New Roman"/>
          <w:sz w:val="24"/>
          <w:szCs w:val="24"/>
        </w:rPr>
        <w:t>ed line is 1:1. Points are overlaid on top of density plot, with bluer colors indicating higher point density and</w:t>
      </w:r>
      <w:r w:rsidR="000A1DA3">
        <w:rPr>
          <w:rFonts w:ascii="Times New Roman" w:hAnsi="Times New Roman" w:cs="Times New Roman"/>
          <w:sz w:val="24"/>
          <w:szCs w:val="24"/>
        </w:rPr>
        <w:t xml:space="preserve"> grayer/white </w:t>
      </w:r>
      <w:r w:rsidR="00580510">
        <w:rPr>
          <w:rFonts w:ascii="Times New Roman" w:hAnsi="Times New Roman" w:cs="Times New Roman"/>
          <w:sz w:val="24"/>
          <w:szCs w:val="24"/>
        </w:rPr>
        <w:t>colors indicating lower point density.</w:t>
      </w:r>
      <w:r w:rsidR="00EC29B0">
        <w:rPr>
          <w:rFonts w:ascii="Times New Roman" w:hAnsi="Times New Roman" w:cs="Times New Roman"/>
          <w:sz w:val="24"/>
          <w:szCs w:val="24"/>
        </w:rPr>
        <w:t xml:space="preserve"> Only models falling in the middle 95% of responses for all four sources for all five focal functional group are plotted (772/1000 models).</w:t>
      </w:r>
    </w:p>
    <w:sectPr w:rsidR="00C67E5D" w:rsidRPr="006B512C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comment w:id="0" w:author="Kiva Oken" w:date="2018-11-04T17:23:00Z" w:initials="KO">
    <w:p w14:paraId="212B86DD" w14:textId="78A2200A" w:rsidR="004E2C07" w:rsidRDefault="004E2C07">
      <w:pPr>
        <w:pStyle w:val="CommentText"/>
      </w:pPr>
      <w:r>
        <w:rPr>
          <w:rStyle w:val="CommentReference"/>
        </w:rPr>
        <w:annotationRef/>
      </w:r>
      <w:r>
        <w:t xml:space="preserve">Still need to finish up references. </w:t>
      </w:r>
    </w:p>
  </w:comment>
  <w:comment w:id="1" w:author="kiva.oken kiva.oken" w:date="2022-03-28T17:10:00Z" w:initials="kk">
    <w:p w14:paraId="76FAB63A" w14:textId="2D7C6791" w:rsidR="004E2C07" w:rsidRDefault="004E2C07">
      <w:pPr>
        <w:pStyle w:val="CommentText"/>
      </w:pPr>
      <w:r>
        <w:rPr>
          <w:rStyle w:val="CommentReference"/>
        </w:rPr>
        <w:annotationRef/>
      </w:r>
      <w:r>
        <w:t xml:space="preserve">These biomasses </w:t>
      </w:r>
      <w:r w:rsidR="007513D1">
        <w:t xml:space="preserve">and gar yield </w:t>
      </w:r>
      <w:r>
        <w:t xml:space="preserve">were loosely informed by a careful mix of other </w:t>
      </w:r>
      <w:proofErr w:type="spellStart"/>
      <w:r>
        <w:t>ecopath</w:t>
      </w:r>
      <w:proofErr w:type="spellEnd"/>
      <w:r>
        <w:t xml:space="preserve"> models and Charlie’s expert judgement. </w:t>
      </w:r>
      <w:r>
        <w:sym w:font="Wingdings" w:char="F04A"/>
      </w:r>
      <w:r>
        <w:t xml:space="preserve"> How best to cite?</w:t>
      </w:r>
    </w:p>
  </w:comment>
  <w:comment w:id="2" w:author="kiva.oken kiva.oken" w:date="2022-03-28T20:24:00Z" w:initials="kk">
    <w:p w14:paraId="373832C3" w14:textId="3DFCAE4B" w:rsidR="004D6477" w:rsidRDefault="004D6477">
      <w:pPr>
        <w:pStyle w:val="CommentText"/>
      </w:pPr>
      <w:r>
        <w:rPr>
          <w:rStyle w:val="CommentReference"/>
        </w:rPr>
        <w:annotationRef/>
      </w:r>
      <w:r>
        <w:t xml:space="preserve">Having trouble deciphering my notes on these </w:t>
      </w:r>
      <w:r w:rsidR="007513D1">
        <w:t xml:space="preserve">two </w:t>
      </w:r>
      <w:r>
        <w:t xml:space="preserve">QBs. To be </w:t>
      </w:r>
      <w:r w:rsidR="007513D1">
        <w:t>cited soon</w:t>
      </w:r>
      <w:r>
        <w:t>.</w:t>
      </w:r>
    </w:p>
  </w:comment>
  <w:comment w:id="3" w:author="kiva.oken kiva.oken" w:date="2022-03-28T17:03:00Z" w:initials="kk">
    <w:p w14:paraId="7925B34B" w14:textId="26E6EA11" w:rsidR="004E2C07" w:rsidRDefault="004E2C07">
      <w:pPr>
        <w:pStyle w:val="CommentText"/>
      </w:pPr>
      <w:r>
        <w:rPr>
          <w:rStyle w:val="CommentReference"/>
        </w:rPr>
        <w:annotationRef/>
      </w:r>
      <w:r>
        <w:t xml:space="preserve">I think we made these EEs up for insects. The paper I cited for PB and QB is an </w:t>
      </w:r>
      <w:proofErr w:type="spellStart"/>
      <w:r>
        <w:t>ecopath</w:t>
      </w:r>
      <w:proofErr w:type="spellEnd"/>
      <w:r>
        <w:t xml:space="preserve"> model from mangroves in Brazil. It did cite the PB and QB ratios but said biomass was “own estimate” so I think we decided to just make up a plausible EE instead. How to cite?</w:t>
      </w:r>
    </w:p>
  </w:comment>
  <w:comment w:id="4" w:author="kiva.oken kiva.oken" w:date="2022-03-28T17:04:00Z" w:initials="kk">
    <w:p w14:paraId="5DFF7F48" w14:textId="2E1E8542" w:rsidR="004E2C07" w:rsidRDefault="004E2C07">
      <w:pPr>
        <w:pStyle w:val="CommentText"/>
      </w:pPr>
      <w:r>
        <w:rPr>
          <w:rStyle w:val="CommentReference"/>
        </w:rPr>
        <w:annotationRef/>
      </w:r>
      <w:r>
        <w:t xml:space="preserve">I also think I made up these biomasses of </w:t>
      </w:r>
      <w:proofErr w:type="spellStart"/>
      <w:r>
        <w:t>Juncus</w:t>
      </w:r>
      <w:proofErr w:type="spellEnd"/>
      <w:r>
        <w:t xml:space="preserve"> and </w:t>
      </w:r>
      <w:proofErr w:type="spellStart"/>
      <w:r>
        <w:t>Spartina</w:t>
      </w:r>
      <w:proofErr w:type="spellEnd"/>
      <w:r>
        <w:t>. They don’t really matter as long as there is enough to feed things. We could make up EEs instead if you think that’s more defensible, I’m no</w:t>
      </w:r>
      <w:r w:rsidR="002F464D">
        <w:t>t sure it makes much difference</w:t>
      </w:r>
      <w:r>
        <w:t xml:space="preserve">. I also can’t immediately find where I got the PB for </w:t>
      </w:r>
      <w:proofErr w:type="spellStart"/>
      <w:r>
        <w:t>juncus</w:t>
      </w:r>
      <w:proofErr w:type="spellEnd"/>
      <w:r>
        <w:t xml:space="preserve">, the paper cited only looks at </w:t>
      </w:r>
      <w:proofErr w:type="spellStart"/>
      <w:r>
        <w:t>spartina</w:t>
      </w:r>
      <w:proofErr w:type="spellEnd"/>
      <w:r>
        <w:t xml:space="preserve">. </w:t>
      </w:r>
      <w:r w:rsidR="0087620C">
        <w:t>I have everything fairly automated, so redoing the model is not super painful</w:t>
      </w:r>
      <w:r w:rsidR="002F464D">
        <w:t>, assuming it stays balanced (which it should)</w:t>
      </w:r>
      <w:r w:rsidR="0087620C">
        <w:t xml:space="preserve">. 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commentEx w15:paraId="212B86DD" w15:done="0"/>
  <w15:commentEx w15:paraId="76FAB63A" w15:done="0"/>
  <w15:commentEx w15:paraId="373832C3" w15:done="0"/>
  <w15:commentEx w15:paraId="7925B34B" w15:done="0"/>
  <w15:commentEx w15:paraId="5DFF7F48" w15:done="0"/>
</w15:commentsEx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people.xml><?xml version="1.0" encoding="utf-8"?>
<w15:people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Kiva Oken">
    <w15:presenceInfo w15:providerId="None" w15:userId="Kiva Oken"/>
  </w15:person>
  <w15:person w15:author="kiva.oken kiva.oken">
    <w15:presenceInfo w15:providerId="Windows Live" w15:userId="238a381983761eb5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8B5BF0"/>
    <w:rsid w:val="00043105"/>
    <w:rsid w:val="00076EF6"/>
    <w:rsid w:val="00091EA1"/>
    <w:rsid w:val="000A1DA3"/>
    <w:rsid w:val="000B11BE"/>
    <w:rsid w:val="000B1CC8"/>
    <w:rsid w:val="001175D5"/>
    <w:rsid w:val="001400B0"/>
    <w:rsid w:val="001C4E67"/>
    <w:rsid w:val="00206129"/>
    <w:rsid w:val="0025594E"/>
    <w:rsid w:val="00273AB7"/>
    <w:rsid w:val="00285595"/>
    <w:rsid w:val="002E5284"/>
    <w:rsid w:val="002F0FC0"/>
    <w:rsid w:val="002F464D"/>
    <w:rsid w:val="00387968"/>
    <w:rsid w:val="00405578"/>
    <w:rsid w:val="00452400"/>
    <w:rsid w:val="004C11D7"/>
    <w:rsid w:val="004D6477"/>
    <w:rsid w:val="004E2C07"/>
    <w:rsid w:val="004F3931"/>
    <w:rsid w:val="00513472"/>
    <w:rsid w:val="00566B04"/>
    <w:rsid w:val="00571076"/>
    <w:rsid w:val="00580510"/>
    <w:rsid w:val="00587DE8"/>
    <w:rsid w:val="00620545"/>
    <w:rsid w:val="0063781F"/>
    <w:rsid w:val="006A6B6E"/>
    <w:rsid w:val="006B512C"/>
    <w:rsid w:val="007227C1"/>
    <w:rsid w:val="007513D1"/>
    <w:rsid w:val="00757C24"/>
    <w:rsid w:val="007679AE"/>
    <w:rsid w:val="007946BC"/>
    <w:rsid w:val="007D0233"/>
    <w:rsid w:val="007E4962"/>
    <w:rsid w:val="00855700"/>
    <w:rsid w:val="00862B5B"/>
    <w:rsid w:val="0087620C"/>
    <w:rsid w:val="008B5BF0"/>
    <w:rsid w:val="008D09B5"/>
    <w:rsid w:val="00903151"/>
    <w:rsid w:val="00910CF4"/>
    <w:rsid w:val="00962B1B"/>
    <w:rsid w:val="009649B3"/>
    <w:rsid w:val="00A37648"/>
    <w:rsid w:val="00A8273E"/>
    <w:rsid w:val="00B85EA1"/>
    <w:rsid w:val="00B862FD"/>
    <w:rsid w:val="00BB688A"/>
    <w:rsid w:val="00C14289"/>
    <w:rsid w:val="00C53875"/>
    <w:rsid w:val="00C67253"/>
    <w:rsid w:val="00C67E5D"/>
    <w:rsid w:val="00D43F65"/>
    <w:rsid w:val="00DB01AC"/>
    <w:rsid w:val="00EC29B0"/>
    <w:rsid w:val="00EC318A"/>
    <w:rsid w:val="00F15965"/>
    <w:rsid w:val="00F4022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3A421C4"/>
  <w15:chartTrackingRefBased/>
  <w15:docId w15:val="{BF0BB60E-3325-46DA-95C7-09C01112A89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D43F6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43F65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43F65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43F6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43F65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43F65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43F65"/>
    <w:rPr>
      <w:rFonts w:ascii="Segoe UI" w:hAnsi="Segoe UI" w:cs="Segoe UI"/>
      <w:sz w:val="18"/>
      <w:szCs w:val="18"/>
    </w:rPr>
  </w:style>
  <w:style w:type="table" w:styleId="TableGrid">
    <w:name w:val="Table Grid"/>
    <w:basedOn w:val="TableNormal"/>
    <w:uiPriority w:val="39"/>
    <w:rsid w:val="0063781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7227C1"/>
    <w:pPr>
      <w:ind w:left="720"/>
      <w:contextualSpacing/>
    </w:pPr>
  </w:style>
  <w:style w:type="paragraph" w:styleId="Bibliography">
    <w:name w:val="Bibliography"/>
    <w:basedOn w:val="Normal"/>
    <w:next w:val="Normal"/>
    <w:uiPriority w:val="37"/>
    <w:semiHidden/>
    <w:unhideWhenUsed/>
    <w:rsid w:val="00571076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24199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1357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0373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7746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3" Type="http://schemas.openxmlformats.org/officeDocument/2006/relationships/webSettings" Target="webSettings.xml"/><Relationship Id="rId7" Type="http://schemas.openxmlformats.org/officeDocument/2006/relationships/image" Target="media/image2.png"/><Relationship Id="rId12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png"/><Relationship Id="rId11" Type="http://schemas.microsoft.com/office/2011/relationships/people" Target="people.xml"/><Relationship Id="rId5" Type="http://schemas.microsoft.com/office/2011/relationships/commentsExtended" Target="commentsExtended.xml"/><Relationship Id="rId10" Type="http://schemas.openxmlformats.org/officeDocument/2006/relationships/fontTable" Target="fontTable.xml"/><Relationship Id="rId4" Type="http://schemas.openxmlformats.org/officeDocument/2006/relationships/comments" Target="comments.xml"/><Relationship Id="rId9" Type="http://schemas.openxmlformats.org/officeDocument/2006/relationships/image" Target="media/image4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666</TotalTime>
  <Pages>1</Pages>
  <Words>881</Words>
  <Characters>5024</Characters>
  <Application>Microsoft Office Word</Application>
  <DocSecurity>0</DocSecurity>
  <Lines>41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89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iva Oken</dc:creator>
  <cp:keywords/>
  <dc:description/>
  <cp:lastModifiedBy>kiva.oken kiva.oken</cp:lastModifiedBy>
  <cp:revision>29</cp:revision>
  <dcterms:created xsi:type="dcterms:W3CDTF">2022-02-27T19:58:00Z</dcterms:created>
  <dcterms:modified xsi:type="dcterms:W3CDTF">2022-04-12T21:4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.3"&gt;&lt;session id="Ufc8XkCn"/&gt;&lt;style id="http://www.zotero.org/styles/ecology" hasBibliography="1" bibliographyStyleHasBeenSet="1"/&gt;&lt;prefs&gt;&lt;pref name="fieldType" value="Field"/&gt;&lt;/prefs&gt;&lt;/data&gt;</vt:lpwstr>
  </property>
</Properties>
</file>